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5D2C8851" w14:textId="478F2040" w:rsidR="007D168F" w:rsidRDefault="007D168F" w:rsidP="00FE2325">
      <w:pPr>
        <w:pStyle w:val="Heading1"/>
        <w:rPr>
          <w:lang w:val="en-GB"/>
        </w:rPr>
      </w:pPr>
      <w:r>
        <w:rPr>
          <w:lang w:val="en-GB"/>
        </w:rPr>
        <w:t>Abstract</w:t>
      </w:r>
    </w:p>
    <w:p w14:paraId="000541CF" w14:textId="297AE4D4" w:rsidR="00C02E20" w:rsidRPr="007D168F" w:rsidRDefault="007D168F" w:rsidP="007D168F">
      <w:pPr>
        <w:pStyle w:val="Heading1"/>
      </w:pPr>
      <w:r>
        <w:rPr>
          <w:lang w:val="en-GB"/>
        </w:rPr>
        <w:t>Introduction</w:t>
      </w: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68688194" w:rsidR="00901744" w:rsidRDefault="001719F7" w:rsidP="00901744">
      <w:pPr>
        <w:rPr>
          <w:lang w:val="en-GB"/>
        </w:rPr>
      </w:pPr>
      <w:r>
        <w:t>T</w:t>
      </w:r>
      <w:r w:rsidR="00FC5BFF">
        <w:t xml:space="preserve">he availability of omics data from multiple layers </w:t>
      </w:r>
      <w:r w:rsidR="00D24283">
        <w:t>has spearheaded the field of multi-omics integration, where data from multiple biological omics layers are integrated for cancer diagnostics. These methods can</w:t>
      </w:r>
      <w:r w:rsidR="00901744">
        <w:t xml:space="preserve"> deliver additional insights over single omics methods for cancer diagnosis.</w:t>
      </w:r>
      <w:r w:rsidR="00D24283">
        <w:t xml:space="preserve"> However, they also deal with additional challenges </w:t>
      </w:r>
      <w:r w:rsidR="00901744">
        <w:rPr>
          <w:lang w:val="en-GB"/>
        </w:rPr>
        <w:t xml:space="preserve">owing to the heterogeneity of the data, noise, high dimensionality and sparsity </w:t>
      </w:r>
      <w:r w:rsidR="00901744">
        <w:rPr>
          <w:lang w:val="en-GB"/>
        </w:rPr>
        <w:fldChar w:fldCharType="begin"/>
      </w:r>
      <w:r w:rsidR="00FE3064">
        <w:rPr>
          <w:lang w:val="en-GB"/>
        </w:rPr>
        <w:instrText xml:space="preserve"> ADDIN ZOTERO_ITEM CSL_CITATION {"citationID":"wyZZjU2k","properties":{"formattedCitation":"\\super 1\\nosupersub{}","plainCitation":"1","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901744" w:rsidRPr="00F873C7">
        <w:rPr>
          <w:rFonts w:ascii="Calibri" w:hAnsi="Calibri" w:cs="Calibri"/>
          <w:szCs w:val="24"/>
          <w:vertAlign w:val="superscript"/>
        </w:rPr>
        <w:t>1</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7225FD66"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FE3064">
        <w:rPr>
          <w:lang w:val="en-GB"/>
        </w:rPr>
        <w:instrText xml:space="preserve"> ADDIN ZOTERO_ITEM CSL_CITATION {"citationID":"9ZeKPVUH","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EC4225" w:rsidRPr="00EC4225">
        <w:rPr>
          <w:rFonts w:ascii="Calibri" w:hAnsi="Calibri" w:cs="Calibri"/>
          <w:szCs w:val="24"/>
          <w:vertAlign w:val="superscript"/>
        </w:rPr>
        <w:t>2</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4D4DD17E" w:rsidR="007A2AA9" w:rsidRDefault="007A2AA9" w:rsidP="00901744">
      <w:pPr>
        <w:rPr>
          <w:lang w:val="en-GB"/>
        </w:rPr>
      </w:pPr>
      <w:r>
        <w:rPr>
          <w:lang w:val="en-GB"/>
        </w:rPr>
        <w:t xml:space="preserve">Other sources, such as the him project and </w:t>
      </w:r>
      <w:proofErr w:type="spellStart"/>
      <w:r>
        <w:rPr>
          <w:lang w:val="en-GB"/>
        </w:rPr>
        <w:t>MetaHIT</w:t>
      </w:r>
      <w:proofErr w:type="spellEnd"/>
      <w:r>
        <w:rPr>
          <w:lang w:val="en-GB"/>
        </w:rPr>
        <w:t xml:space="preserve">, are also available, although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EC4225">
        <w:rPr>
          <w:rFonts w:ascii="Calibri" w:hAnsi="Calibri" w:cs="Calibri"/>
          <w:szCs w:val="24"/>
          <w:vertAlign w:val="superscript"/>
        </w:rPr>
        <w:t>2</w:t>
      </w:r>
      <w:r>
        <w:rPr>
          <w:lang w:val="en-GB"/>
        </w:rPr>
        <w:fldChar w:fldCharType="end"/>
      </w:r>
      <w:r>
        <w:rPr>
          <w:lang w:val="en-GB"/>
        </w:rPr>
        <w:t xml:space="preserve">. The integrative human microbiome project </w:t>
      </w:r>
      <w:r>
        <w:rPr>
          <w:lang w:val="en-GB"/>
        </w:rPr>
        <w:fldChar w:fldCharType="begin"/>
      </w:r>
      <w:r>
        <w:rPr>
          <w:lang w:val="en-GB"/>
        </w:rPr>
        <w:instrText xml:space="preserve"> ADDIN ZOTERO_ITEM CSL_CITATION {"citationID":"uUs3tU4A","properties":{"formattedCitation":"\\super 16\\nosupersub{}","plainCitation":"16","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Pr="00563AAF">
        <w:rPr>
          <w:rFonts w:ascii="Calibri" w:hAnsi="Calibri" w:cs="Calibri"/>
          <w:szCs w:val="24"/>
          <w:vertAlign w:val="superscript"/>
        </w:rPr>
        <w:t>16</w:t>
      </w:r>
      <w:r>
        <w:rPr>
          <w:lang w:val="en-GB"/>
        </w:rPr>
        <w:fldChar w:fldCharType="end"/>
      </w:r>
      <w:r>
        <w:rPr>
          <w:lang w:val="en-GB"/>
        </w:rPr>
        <w:t xml:space="preserve"> is the second stage of the human microbiome project and contains data on both host and microbial omics layers.</w:t>
      </w:r>
    </w:p>
    <w:p w14:paraId="601DFC90" w14:textId="55BC05A4" w:rsidR="00F67099" w:rsidRDefault="00F67099" w:rsidP="00901744">
      <w:pPr>
        <w:rPr>
          <w:lang w:val="en-GB"/>
        </w:rPr>
      </w:pPr>
      <w:r>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Pr>
          <w:lang w:val="en-GB"/>
        </w:rPr>
        <w:t>viromes</w:t>
      </w:r>
      <w:proofErr w:type="spellEnd"/>
      <w:r>
        <w:rPr>
          <w:lang w:val="en-GB"/>
        </w:rPr>
        <w:t xml:space="preserve"> and bacteriomes of different cancers using different tissues, such as blood, which is most likely to contain useful microbial contamination </w:t>
      </w:r>
      <w:r>
        <w:rPr>
          <w:lang w:val="en-GB"/>
        </w:rPr>
        <w:fldChar w:fldCharType="begin"/>
      </w:r>
      <w:r>
        <w:rPr>
          <w:lang w:val="en-GB"/>
        </w:rPr>
        <w:instrText xml:space="preserve"> ADDIN ZOTERO_ITEM CSL_CITATION {"citationID":"LJNDzJGT","properties":{"formattedCitation":"\\super 5\\nosupersub{}","plainCitation":"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Pr="00EC4225">
        <w:rPr>
          <w:rFonts w:ascii="Calibri" w:hAnsi="Calibri" w:cs="Calibri"/>
          <w:szCs w:val="24"/>
          <w:vertAlign w:val="superscript"/>
        </w:rPr>
        <w:t>5</w:t>
      </w:r>
      <w:r>
        <w:rPr>
          <w:lang w:val="en-GB"/>
        </w:rPr>
        <w:fldChar w:fldCharType="end"/>
      </w:r>
      <w:r>
        <w:rPr>
          <w:lang w:val="en-GB"/>
        </w:rPr>
        <w:t xml:space="preserve">. However, the microbial reads in this data set are often a result of contamination </w:t>
      </w:r>
      <w:r>
        <w:rPr>
          <w:lang w:val="en-GB"/>
        </w:rPr>
        <w:fldChar w:fldCharType="begin"/>
      </w:r>
      <w:r>
        <w:rPr>
          <w:lang w:val="en-GB"/>
        </w:rPr>
        <w:instrText xml:space="preserve"> ADDIN ZOTERO_ITEM CSL_CITATION {"citationID":"wZtdHDrb","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EC4225">
        <w:rPr>
          <w:rFonts w:ascii="Calibri" w:hAnsi="Calibri" w:cs="Calibri"/>
          <w:szCs w:val="24"/>
          <w:vertAlign w:val="superscript"/>
        </w:rPr>
        <w:t>2</w:t>
      </w:r>
      <w:r>
        <w:rPr>
          <w:lang w:val="en-GB"/>
        </w:rPr>
        <w:fldChar w:fldCharType="end"/>
      </w:r>
      <w:r>
        <w:rPr>
          <w:lang w:val="en-GB"/>
        </w:rPr>
        <w:t>.</w:t>
      </w:r>
    </w:p>
    <w:p w14:paraId="5944CE07" w14:textId="199644F2"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FE3064">
        <w:rPr>
          <w:lang w:val="en-GB"/>
        </w:rPr>
        <w:instrText xml:space="preserve"> ADDIN ZOTERO_ITEM CSL_CITATION {"citationID":"MjPxpHdh","properties":{"formattedCitation":"\\super 3\\nosupersub{}","plainCitation":"3","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3</w:t>
      </w:r>
      <w:r>
        <w:rPr>
          <w:lang w:val="en-GB"/>
        </w:rPr>
        <w:fldChar w:fldCharType="end"/>
      </w:r>
      <w:r>
        <w:rPr>
          <w:lang w:val="en-GB"/>
        </w:rPr>
        <w:t xml:space="preserve"> and can be affected by many factors such as diet, environmental exposure and lifestyle choices </w:t>
      </w:r>
      <w:r>
        <w:rPr>
          <w:lang w:val="en-GB"/>
        </w:rPr>
        <w:fldChar w:fldCharType="begin"/>
      </w:r>
      <w:r w:rsidR="00FE3064">
        <w:rPr>
          <w:lang w:val="en-GB"/>
        </w:rPr>
        <w:instrText xml:space="preserve"> ADDIN ZOTERO_ITEM CSL_CITATION {"citationID":"5PYtkPoz","properties":{"formattedCitation":"\\super 4\\nosupersub{}","plainCitation":"4","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4</w:t>
      </w:r>
      <w:r>
        <w:rPr>
          <w:lang w:val="en-GB"/>
        </w:rPr>
        <w:fldChar w:fldCharType="end"/>
      </w:r>
      <w:r>
        <w:rPr>
          <w:lang w:val="en-GB"/>
        </w:rPr>
        <w:t xml:space="preserve">. Additionally, microbial communities are unique to each cancer type </w:t>
      </w:r>
      <w:r>
        <w:rPr>
          <w:lang w:val="en-GB"/>
        </w:rPr>
        <w:fldChar w:fldCharType="begin"/>
      </w:r>
      <w:r w:rsidR="004F5B71">
        <w:rPr>
          <w:lang w:val="en-GB"/>
        </w:rPr>
        <w:instrText xml:space="preserve"> ADDIN ZOTERO_ITEM CSL_CITATION {"citationID":"LMKerJuM","properties":{"formattedCitation":"\\super 5\\nosupersub{}","plainCitation":"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5</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6BBA9EB0" w:rsidR="00C02E20" w:rsidRDefault="00BD56F6">
      <w:pPr>
        <w:rPr>
          <w:lang w:val="en-GB"/>
        </w:rPr>
      </w:pPr>
      <w:r>
        <w:rPr>
          <w:lang w:val="en-GB"/>
        </w:rPr>
        <w:lastRenderedPageBreak/>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FE3064">
        <w:rPr>
          <w:lang w:val="en-GB"/>
        </w:rPr>
        <w:instrText xml:space="preserve"> ADDIN ZOTERO_ITEM CSL_CITATION {"citationID":"dyvWwq6F","properties":{"formattedCitation":"\\super 6\\nosupersub{}","plainCitation":"6","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EC4225" w:rsidRPr="00EC4225">
        <w:rPr>
          <w:rFonts w:ascii="Calibri" w:hAnsi="Calibri" w:cs="Calibri"/>
          <w:szCs w:val="24"/>
          <w:vertAlign w:val="superscript"/>
        </w:rPr>
        <w:t>6</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FE3064">
        <w:rPr>
          <w:lang w:val="en-GB"/>
        </w:rPr>
        <w:instrText xml:space="preserve"> ADDIN ZOTERO_ITEM CSL_CITATION {"citationID":"gaocdCW2","properties":{"formattedCitation":"\\super 7\\nosupersub{}","plainCitation":"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EC4225" w:rsidRPr="00EC4225">
        <w:rPr>
          <w:rFonts w:ascii="Calibri" w:hAnsi="Calibri" w:cs="Calibri"/>
          <w:szCs w:val="24"/>
          <w:vertAlign w:val="superscript"/>
        </w:rPr>
        <w:t>7</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FE3064">
        <w:rPr>
          <w:lang w:val="en-GB"/>
        </w:rPr>
        <w:instrText xml:space="preserve"> ADDIN ZOTERO_ITEM CSL_CITATION {"citationID":"wavxRYYp","properties":{"formattedCitation":"\\super 8\\nosupersub{}","plainCitation":"8","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EC4225" w:rsidRPr="00EC4225">
        <w:rPr>
          <w:rFonts w:ascii="Calibri" w:hAnsi="Calibri" w:cs="Calibri"/>
          <w:szCs w:val="24"/>
          <w:vertAlign w:val="superscript"/>
        </w:rPr>
        <w:t>8</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FE3064">
        <w:rPr>
          <w:lang w:val="en-GB"/>
        </w:rPr>
        <w:instrText xml:space="preserve"> ADDIN ZOTERO_ITEM CSL_CITATION {"citationID":"ooNy6a6N","properties":{"formattedCitation":"\\super 9\\nosupersub{}","plainCitation":"9","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EC4225" w:rsidRPr="00EC4225">
        <w:rPr>
          <w:rFonts w:ascii="Calibri" w:hAnsi="Calibri" w:cs="Calibri"/>
          <w:szCs w:val="24"/>
          <w:vertAlign w:val="superscript"/>
        </w:rPr>
        <w:t>9</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FE3064">
        <w:rPr>
          <w:lang w:val="en-GB"/>
        </w:rPr>
        <w:instrText xml:space="preserve"> ADDIN ZOTERO_ITEM CSL_CITATION {"citationID":"SR55nf4p","properties":{"formattedCitation":"\\super 7\\nosupersub{}","plainCitation":"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EC4225" w:rsidRPr="00EC4225">
        <w:rPr>
          <w:rFonts w:ascii="Calibri" w:hAnsi="Calibri" w:cs="Calibri"/>
          <w:szCs w:val="24"/>
          <w:vertAlign w:val="superscript"/>
        </w:rPr>
        <w:t>7</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FE3064">
        <w:rPr>
          <w:lang w:val="en-GB"/>
        </w:rPr>
        <w:instrText xml:space="preserve"> ADDIN ZOTERO_ITEM CSL_CITATION {"citationID":"42DUHHyn","properties":{"formattedCitation":"\\super 4\\nosupersub{}","plainCitation":"4","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EC4225" w:rsidRPr="00EC4225">
        <w:rPr>
          <w:rFonts w:ascii="Calibri" w:hAnsi="Calibri" w:cs="Calibri"/>
          <w:szCs w:val="24"/>
          <w:vertAlign w:val="superscript"/>
        </w:rPr>
        <w:t>4</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122DAFA7" w14:textId="692BCA13" w:rsidR="00CF4AD8" w:rsidRDefault="00012BDF" w:rsidP="007D168F">
      <w:pPr>
        <w:pStyle w:val="Heading2"/>
        <w:rPr>
          <w:lang w:val="en-GB"/>
        </w:rPr>
      </w:pPr>
      <w:r>
        <w:rPr>
          <w:lang w:val="en-GB"/>
        </w:rPr>
        <w:t>Towards a h</w:t>
      </w:r>
      <w:r w:rsidR="00D633A6">
        <w:rPr>
          <w:lang w:val="en-GB"/>
        </w:rPr>
        <w:t>olistic view</w:t>
      </w:r>
    </w:p>
    <w:p w14:paraId="18D52155" w14:textId="08D46214"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 xml:space="preserve">omics data can be used to obtain useful biological insights into the aetiology of different cancers. </w:t>
      </w:r>
      <w:r w:rsidR="00797EBF">
        <w:rPr>
          <w:lang w:val="en-GB"/>
        </w:rPr>
        <w:t xml:space="preserve">Many studies use one or the other to understand different biological processes without considering their interplay </w:t>
      </w:r>
      <w:r w:rsidR="00797EBF">
        <w:rPr>
          <w:lang w:val="en-GB"/>
        </w:rPr>
        <w:fldChar w:fldCharType="begin"/>
      </w:r>
      <w:r w:rsidR="00FE3064">
        <w:rPr>
          <w:lang w:val="en-GB"/>
        </w:rPr>
        <w:instrText xml:space="preserve"> ADDIN ZOTERO_ITEM CSL_CITATION {"citationID":"VGuPzKR7","properties":{"formattedCitation":"\\super 6\\nosupersub{}","plainCitation":"6","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EC4225" w:rsidRPr="00EC4225">
        <w:rPr>
          <w:rFonts w:ascii="Calibri" w:hAnsi="Calibri" w:cs="Calibri"/>
          <w:szCs w:val="24"/>
          <w:vertAlign w:val="superscript"/>
        </w:rPr>
        <w:t>6</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F5B71">
        <w:rPr>
          <w:lang w:val="en-GB"/>
        </w:rPr>
        <w:instrText xml:space="preserve"> ADDIN ZOTERO_ITEM CSL_CITATION {"citationID":"q6kdDWTH","properties":{"formattedCitation":"\\super 10\\nosupersub{}","plainCitation":"10","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EC4225" w:rsidRPr="00EC4225">
        <w:rPr>
          <w:rFonts w:ascii="Calibri" w:hAnsi="Calibri" w:cs="Calibri"/>
          <w:szCs w:val="24"/>
          <w:vertAlign w:val="superscript"/>
        </w:rPr>
        <w:t>10</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FE3064">
        <w:rPr>
          <w:lang w:val="en-GB"/>
        </w:rPr>
        <w:instrText xml:space="preserve"> ADDIN ZOTERO_ITEM CSL_CITATION {"citationID":"gsPyyLiC","properties":{"formattedCitation":"\\super 8\\nosupersub{}","plainCitation":"8","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EC4225" w:rsidRPr="00EC4225">
        <w:rPr>
          <w:rFonts w:ascii="Calibri" w:hAnsi="Calibri" w:cs="Calibri"/>
          <w:szCs w:val="24"/>
          <w:vertAlign w:val="superscript"/>
        </w:rPr>
        <w:t>8</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FE3064">
        <w:rPr>
          <w:lang w:val="en-GB"/>
        </w:rPr>
        <w:instrText xml:space="preserve"> ADDIN ZOTERO_ITEM CSL_CITATION {"citationID":"ywcPfOMA","properties":{"formattedCitation":"\\super 11\\nosupersub{}","plainCitation":"11","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EC4225" w:rsidRPr="00EC4225">
        <w:rPr>
          <w:rFonts w:ascii="Calibri" w:hAnsi="Calibri" w:cs="Calibri"/>
          <w:szCs w:val="24"/>
          <w:vertAlign w:val="superscript"/>
        </w:rPr>
        <w:t>11</w:t>
      </w:r>
      <w:r w:rsidR="00AB19BA">
        <w:rPr>
          <w:lang w:val="en-GB"/>
        </w:rPr>
        <w:fldChar w:fldCharType="end"/>
      </w:r>
      <w:r w:rsidR="00AB19BA">
        <w:rPr>
          <w:lang w:val="en-GB"/>
        </w:rPr>
        <w:t xml:space="preserve">. </w:t>
      </w:r>
    </w:p>
    <w:p w14:paraId="0B822A73" w14:textId="5F71EACB" w:rsidR="00AB19BA" w:rsidRDefault="00B14B8A">
      <w:pPr>
        <w:rPr>
          <w:lang w:val="en-GB"/>
        </w:rPr>
      </w:pPr>
      <w:r>
        <w:rPr>
          <w:lang w:val="en-GB"/>
        </w:rPr>
        <w:t xml:space="preserve">There are a lack of specialized methods which are able to perform this kind of integrated analysis </w:t>
      </w:r>
      <w:r>
        <w:rPr>
          <w:lang w:val="en-GB"/>
        </w:rPr>
        <w:fldChar w:fldCharType="begin"/>
      </w:r>
      <w:r w:rsidR="00FE3064">
        <w:rPr>
          <w:lang w:val="en-GB"/>
        </w:rPr>
        <w:instrText xml:space="preserve"> ADDIN ZOTERO_ITEM CSL_CITATION {"citationID":"nB9iGczX","properties":{"formattedCitation":"\\super 6\\nosupersub{}","plainCitation":"6","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6</w:t>
      </w:r>
      <w:r>
        <w:rPr>
          <w:lang w:val="en-GB"/>
        </w:rPr>
        <w:fldChar w:fldCharType="end"/>
      </w:r>
      <w:r w:rsidR="000423DE">
        <w:rPr>
          <w:lang w:val="en-GB"/>
        </w:rPr>
        <w:t xml:space="preserve"> 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FE3064">
        <w:rPr>
          <w:lang w:val="en-GB"/>
        </w:rPr>
        <w:instrText xml:space="preserve"> ADDIN ZOTERO_ITEM CSL_CITATION {"citationID":"peDbVXrA","properties":{"formattedCitation":"\\super 6\\nosupersub{}","plainCitation":"6","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EC4225" w:rsidRPr="00EC4225">
        <w:rPr>
          <w:rFonts w:ascii="Calibri" w:hAnsi="Calibri" w:cs="Calibri"/>
          <w:szCs w:val="24"/>
          <w:vertAlign w:val="superscript"/>
        </w:rPr>
        <w:t>6</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FE3064">
        <w:rPr>
          <w:lang w:val="en-GB"/>
        </w:rPr>
        <w:instrText xml:space="preserve"> ADDIN ZOTERO_ITEM CSL_CITATION {"citationID":"AbFIdc7d","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EC4225" w:rsidRPr="00EC4225">
        <w:rPr>
          <w:rFonts w:ascii="Calibri" w:hAnsi="Calibri" w:cs="Calibri"/>
          <w:szCs w:val="24"/>
          <w:vertAlign w:val="superscript"/>
        </w:rPr>
        <w:t>2</w:t>
      </w:r>
      <w:r w:rsidR="00240BF5">
        <w:rPr>
          <w:lang w:val="en-GB"/>
        </w:rPr>
        <w:fldChar w:fldCharType="end"/>
      </w:r>
      <w:r w:rsidR="00240BF5">
        <w:rPr>
          <w:lang w:val="en-GB"/>
        </w:rPr>
        <w:t>.</w:t>
      </w:r>
    </w:p>
    <w:p w14:paraId="3DAAF9C9" w14:textId="17FE0969"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FE3064">
        <w:rPr>
          <w:lang w:val="en-GB"/>
        </w:rPr>
        <w:instrText xml:space="preserve"> ADDIN ZOTERO_ITEM CSL_CITATION {"citationID":"IpecWXDg","properties":{"formattedCitation":"\\super 4\\nosupersub{}","plainCitation":"4","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4</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07BBBB84" w14:textId="47A261AC" w:rsidR="006454AC" w:rsidRDefault="006454AC" w:rsidP="006454AC">
      <w:pPr>
        <w:pStyle w:val="Heading2"/>
        <w:rPr>
          <w:lang w:val="en-GB"/>
        </w:rPr>
      </w:pPr>
      <w:r>
        <w:rPr>
          <w:lang w:val="en-GB"/>
        </w:rPr>
        <w:t>Research question</w:t>
      </w:r>
    </w:p>
    <w:p w14:paraId="07B90CBA" w14:textId="77777777"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648CCF02" w14:textId="6CC488C6" w:rsidR="00012BDF" w:rsidRDefault="006454AC" w:rsidP="006454AC">
      <w:pPr>
        <w:rPr>
          <w:lang w:val="en-GB"/>
        </w:rPr>
      </w:pPr>
      <w:r>
        <w:rPr>
          <w:lang w:val="en-GB"/>
        </w:rPr>
        <w:lastRenderedPageBreak/>
        <w:t xml:space="preserve">In this case, power refers to </w:t>
      </w:r>
      <w:r w:rsidRPr="006454AC">
        <w:rPr>
          <w:lang w:val="en-GB"/>
        </w:rPr>
        <w:t>prediction performance</w:t>
      </w:r>
      <w:r>
        <w:rPr>
          <w:lang w:val="en-GB"/>
        </w:rPr>
        <w:t>.</w:t>
      </w:r>
    </w:p>
    <w:p w14:paraId="40887AAC" w14:textId="078DF76E" w:rsidR="00CF4AD8" w:rsidRDefault="00AB323A" w:rsidP="00AB323A">
      <w:pPr>
        <w:pStyle w:val="Heading2"/>
        <w:rPr>
          <w:lang w:val="en-GB"/>
        </w:rPr>
      </w:pPr>
      <w:r>
        <w:rPr>
          <w:lang w:val="en-GB"/>
        </w:rPr>
        <w:t>Previous research</w:t>
      </w:r>
    </w:p>
    <w:p w14:paraId="0F310D63" w14:textId="40DFBA3D" w:rsidR="00D3131F" w:rsidRDefault="00537027" w:rsidP="00D3131F">
      <w:pPr>
        <w:rPr>
          <w:lang w:val="en-GB"/>
        </w:rPr>
      </w:pPr>
      <w:r>
        <w:rPr>
          <w:lang w:val="en-GB"/>
        </w:rPr>
        <w:t>The first step for the analysis of microbial omics data is choosing which type of data to use.</w:t>
      </w:r>
      <w:r w:rsidR="00A2156A">
        <w:rPr>
          <w:lang w:val="en-GB"/>
        </w:rPr>
        <w:t xml:space="preserve"> Microbial data is often obtained through either </w:t>
      </w:r>
      <w:r w:rsidR="00FE229D">
        <w:rPr>
          <w:lang w:val="en-GB"/>
        </w:rPr>
        <w:t>a</w:t>
      </w:r>
      <w:r w:rsidR="00A2156A">
        <w:rPr>
          <w:lang w:val="en-GB"/>
        </w:rPr>
        <w:t>mplicon sequencing or shotgun sequencing.</w:t>
      </w:r>
      <w:r>
        <w:rPr>
          <w:lang w:val="en-GB"/>
        </w:rPr>
        <w:t xml:space="preserve"> </w:t>
      </w:r>
      <w:r w:rsidR="00A2156A">
        <w:rPr>
          <w:lang w:val="en-GB"/>
        </w:rPr>
        <w:t>A</w:t>
      </w:r>
      <w:r w:rsidR="00D3131F">
        <w:rPr>
          <w:lang w:val="en-GB"/>
        </w:rPr>
        <w:t xml:space="preserve">mplicon sequencing amplifies specific regions of the microbial </w:t>
      </w:r>
      <w:r w:rsidR="00A2156A">
        <w:rPr>
          <w:lang w:val="en-GB"/>
        </w:rPr>
        <w:t xml:space="preserve">16S rRNA </w:t>
      </w:r>
      <w:r w:rsidR="00D3131F">
        <w:rPr>
          <w:lang w:val="en-GB"/>
        </w:rPr>
        <w:t>gene</w:t>
      </w:r>
      <w:r w:rsidR="00A2156A">
        <w:rPr>
          <w:lang w:val="en-GB"/>
        </w:rPr>
        <w:t xml:space="preserve"> while </w:t>
      </w:r>
      <w:r w:rsidR="00D3131F">
        <w:rPr>
          <w:lang w:val="en-GB"/>
        </w:rPr>
        <w:t xml:space="preserve">shotgun sequencing reads all genomic DNA in a sample. There are numerous crucial differences between these types of sequencing methods, which can affect the type of downstream analyses which can be performed. </w:t>
      </w:r>
    </w:p>
    <w:p w14:paraId="681BD7C2" w14:textId="5F57CD47" w:rsidR="00D3131F" w:rsidRDefault="00D3131F">
      <w:pPr>
        <w:rPr>
          <w:lang w:val="en-GB"/>
        </w:rPr>
      </w:pPr>
      <w:r>
        <w:rPr>
          <w:lang w:val="en-GB"/>
        </w:rPr>
        <w:t xml:space="preserve">Shotgun sequencing makes it easier to identify species, and occasionally even strains. It can identify all taxa, including fungi and viruses, instead of just bacteria and </w:t>
      </w:r>
      <w:r w:rsidR="00C6365D">
        <w:rPr>
          <w:lang w:val="en-GB"/>
        </w:rPr>
        <w:t>a</w:t>
      </w:r>
      <w:r>
        <w:rPr>
          <w:lang w:val="en-GB"/>
        </w:rPr>
        <w:t>rchaea. However, it might lead to sequencing of host DNA which can obscure results, contains more complex data and might have less reference genomes</w:t>
      </w:r>
      <w:r w:rsidR="00C6365D">
        <w:rPr>
          <w:lang w:val="en-GB"/>
        </w:rPr>
        <w:t xml:space="preserve"> available to match to a certain taxa</w:t>
      </w:r>
      <w:r>
        <w:rPr>
          <w:lang w:val="en-GB"/>
        </w:rPr>
        <w:t>. Either way, it has provided valuable insight into the phylogeny, biodiversity, metabolic abilities and functional diversity of many organisms.</w:t>
      </w:r>
    </w:p>
    <w:p w14:paraId="4338B17C" w14:textId="70A455D2" w:rsidR="00AD6999" w:rsidRDefault="00C6365D">
      <w:pPr>
        <w:rPr>
          <w:lang w:val="en-GB"/>
        </w:rPr>
      </w:pPr>
      <w:r>
        <w:rPr>
          <w:lang w:val="en-GB"/>
        </w:rPr>
        <w:t xml:space="preserve">After obtaining the data, analysis </w:t>
      </w:r>
      <w:r w:rsidR="00A2156A">
        <w:rPr>
          <w:lang w:val="en-GB"/>
        </w:rPr>
        <w:t>of microbial data is often done</w:t>
      </w:r>
      <w:r w:rsidR="00AD6999">
        <w:rPr>
          <w:lang w:val="en-GB"/>
        </w:rPr>
        <w:t xml:space="preserve"> through taxonomic analysis</w:t>
      </w:r>
      <w:r w:rsidR="00A2156A">
        <w:rPr>
          <w:lang w:val="en-GB"/>
        </w:rPr>
        <w:t>, which can use</w:t>
      </w:r>
      <w:r w:rsidR="00AD6999">
        <w:rPr>
          <w:lang w:val="en-GB"/>
        </w:rPr>
        <w:t xml:space="preserve"> 16S rRNA</w:t>
      </w:r>
      <w:r w:rsidR="00A2156A">
        <w:rPr>
          <w:lang w:val="en-GB"/>
        </w:rPr>
        <w:t xml:space="preserve"> sequencing data to </w:t>
      </w:r>
      <w:proofErr w:type="spellStart"/>
      <w:r w:rsidR="00AD6999">
        <w:rPr>
          <w:lang w:val="en-GB"/>
        </w:rPr>
        <w:t>analyze</w:t>
      </w:r>
      <w:proofErr w:type="spellEnd"/>
      <w:r w:rsidR="00A2156A">
        <w:rPr>
          <w:lang w:val="en-GB"/>
        </w:rPr>
        <w:t xml:space="preserve"> </w:t>
      </w:r>
      <w:r w:rsidR="00AD6999">
        <w:rPr>
          <w:lang w:val="en-GB"/>
        </w:rPr>
        <w:t xml:space="preserve">the types of microbes present in a tissue, or functional analysis, which studies the function of present microbes by identifying and characterizing exons or </w:t>
      </w:r>
      <w:proofErr w:type="spellStart"/>
      <w:r w:rsidR="00AD6999">
        <w:rPr>
          <w:lang w:val="en-GB"/>
        </w:rPr>
        <w:t>analyzing</w:t>
      </w:r>
      <w:proofErr w:type="spellEnd"/>
      <w:r w:rsidR="00AD6999">
        <w:rPr>
          <w:lang w:val="en-GB"/>
        </w:rPr>
        <w:t xml:space="preserve"> metabolites. Here </w:t>
      </w:r>
      <w:r w:rsidR="00A2156A">
        <w:rPr>
          <w:lang w:val="en-GB"/>
        </w:rPr>
        <w:t>a</w:t>
      </w:r>
      <w:r w:rsidR="00AD6999">
        <w:rPr>
          <w:lang w:val="en-GB"/>
        </w:rPr>
        <w:t>s well, analyses has to deal with multiple challenges, one of the biggest being batch effects, as the same tools can give different results.</w:t>
      </w:r>
      <w:r w:rsidR="00017490">
        <w:rPr>
          <w:lang w:val="en-GB"/>
        </w:rPr>
        <w:t xml:space="preserve"> </w:t>
      </w:r>
    </w:p>
    <w:p w14:paraId="10B68104" w14:textId="04DCCE5F" w:rsidR="00C6365D" w:rsidRDefault="00926148" w:rsidP="00C6365D">
      <w:pPr>
        <w:rPr>
          <w:lang w:val="en-GB"/>
        </w:rPr>
      </w:pPr>
      <w:r>
        <w:rPr>
          <w:lang w:val="en-GB"/>
        </w:rPr>
        <w:t xml:space="preserve">Taxonomical analysis </w:t>
      </w:r>
      <w:r w:rsidR="00017490">
        <w:rPr>
          <w:lang w:val="en-GB"/>
        </w:rPr>
        <w:t xml:space="preserve">often investigates whether </w:t>
      </w:r>
      <w:r>
        <w:rPr>
          <w:lang w:val="en-GB"/>
        </w:rPr>
        <w:t>certain taxa or species of bacteria are overexpressed in different cancer or healthy samples</w:t>
      </w:r>
      <w:r w:rsidR="00BB1F9B">
        <w:rPr>
          <w:lang w:val="en-GB"/>
        </w:rPr>
        <w:t xml:space="preserve"> using hypotheses tests</w:t>
      </w:r>
      <w:r>
        <w:rPr>
          <w:lang w:val="en-GB"/>
        </w:rPr>
        <w:t xml:space="preserve"> </w:t>
      </w:r>
      <w:r>
        <w:rPr>
          <w:lang w:val="en-GB"/>
        </w:rPr>
        <w:fldChar w:fldCharType="begin"/>
      </w:r>
      <w:r w:rsidR="004F5B71">
        <w:rPr>
          <w:lang w:val="en-GB"/>
        </w:rPr>
        <w:instrText xml:space="preserve"> ADDIN ZOTERO_ITEM CSL_CITATION {"citationID":"waU1Lj0V","properties":{"formattedCitation":"\\super 2,5,12,13\\nosupersub{}","plainCitation":"2,5,12,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EC4225" w:rsidRPr="00EC4225">
        <w:rPr>
          <w:rFonts w:ascii="Calibri" w:hAnsi="Calibri" w:cs="Calibri"/>
          <w:szCs w:val="24"/>
          <w:vertAlign w:val="superscript"/>
        </w:rPr>
        <w:t>2,5,12,13</w:t>
      </w:r>
      <w:r>
        <w:rPr>
          <w:lang w:val="en-GB"/>
        </w:rPr>
        <w:fldChar w:fldCharType="end"/>
      </w:r>
      <w:r w:rsidR="00687E59">
        <w:rPr>
          <w:lang w:val="en-GB"/>
        </w:rPr>
        <w:t xml:space="preserve">, </w:t>
      </w:r>
      <w:r w:rsidR="000011A0">
        <w:rPr>
          <w:lang w:val="en-GB"/>
        </w:rPr>
        <w:t>possibly</w:t>
      </w:r>
      <w:r w:rsidR="008B757B">
        <w:rPr>
          <w:lang w:val="en-GB"/>
        </w:rPr>
        <w:t xml:space="preserve"> also by</w:t>
      </w:r>
      <w:r w:rsidR="000011A0">
        <w:rPr>
          <w:lang w:val="en-GB"/>
        </w:rPr>
        <w:t xml:space="preserve"> using predictor models</w:t>
      </w:r>
      <w:r w:rsidR="00C6365D">
        <w:rPr>
          <w:lang w:val="en-GB"/>
        </w:rPr>
        <w:t xml:space="preserve"> (e.g. regression)</w:t>
      </w:r>
      <w:r w:rsidR="000011A0">
        <w:rPr>
          <w:lang w:val="en-GB"/>
        </w:rPr>
        <w:t xml:space="preserve"> </w:t>
      </w:r>
      <w:r w:rsidR="000011A0">
        <w:rPr>
          <w:lang w:val="en-GB"/>
        </w:rPr>
        <w:fldChar w:fldCharType="begin"/>
      </w:r>
      <w:r w:rsidR="004F5B71">
        <w:rPr>
          <w:lang w:val="en-GB"/>
        </w:rPr>
        <w:instrText xml:space="preserve"> ADDIN ZOTERO_ITEM CSL_CITATION {"citationID":"LCYuXsdT","properties":{"formattedCitation":"\\super 5,13\\nosupersub{}","plainCitation":"5,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0011A0">
        <w:rPr>
          <w:lang w:val="en-GB"/>
        </w:rPr>
        <w:fldChar w:fldCharType="separate"/>
      </w:r>
      <w:r w:rsidR="00EC4225" w:rsidRPr="00EC4225">
        <w:rPr>
          <w:rFonts w:ascii="Calibri" w:hAnsi="Calibri" w:cs="Calibri"/>
          <w:szCs w:val="24"/>
          <w:vertAlign w:val="superscript"/>
        </w:rPr>
        <w:t>5,13</w:t>
      </w:r>
      <w:r w:rsidR="000011A0">
        <w:rPr>
          <w:lang w:val="en-GB"/>
        </w:rPr>
        <w:fldChar w:fldCharType="end"/>
      </w:r>
      <w:r w:rsidR="00C6365D">
        <w:rPr>
          <w:lang w:val="en-GB"/>
        </w:rPr>
        <w:t xml:space="preserve">. It is also possible to </w:t>
      </w:r>
      <w:proofErr w:type="spellStart"/>
      <w:r w:rsidR="00C6365D">
        <w:rPr>
          <w:lang w:val="en-GB"/>
        </w:rPr>
        <w:t>analyze</w:t>
      </w:r>
      <w:proofErr w:type="spellEnd"/>
      <w:r w:rsidR="00C6365D">
        <w:rPr>
          <w:lang w:val="en-GB"/>
        </w:rPr>
        <w:t xml:space="preserve"> whether</w:t>
      </w:r>
      <w:r>
        <w:rPr>
          <w:lang w:val="en-GB"/>
        </w:rPr>
        <w:t xml:space="preserve"> certain subgroups of microbiota are more likely to be found together in one tissue versus another</w:t>
      </w:r>
      <w:r w:rsidR="00D82253">
        <w:rPr>
          <w:lang w:val="en-GB"/>
        </w:rPr>
        <w:t xml:space="preserve"> </w:t>
      </w:r>
      <w:r w:rsidR="00C6365D">
        <w:rPr>
          <w:lang w:val="en-GB"/>
        </w:rPr>
        <w:t>or</w:t>
      </w:r>
      <w:r w:rsidR="00D82253">
        <w:rPr>
          <w:lang w:val="en-GB"/>
        </w:rPr>
        <w:t xml:space="preserve"> </w:t>
      </w:r>
      <w:proofErr w:type="spellStart"/>
      <w:r w:rsidR="00D82253">
        <w:rPr>
          <w:lang w:val="en-GB"/>
        </w:rPr>
        <w:t>analyze</w:t>
      </w:r>
      <w:proofErr w:type="spellEnd"/>
      <w:r w:rsidR="00D82253">
        <w:rPr>
          <w:lang w:val="en-GB"/>
        </w:rPr>
        <w:t xml:space="preserve"> </w:t>
      </w:r>
      <w:r w:rsidR="00C6365D">
        <w:rPr>
          <w:lang w:val="en-GB"/>
        </w:rPr>
        <w:t>if they are associated with certain symptoms of a certain cancer</w:t>
      </w:r>
      <w:r w:rsidR="00D82253">
        <w:rPr>
          <w:lang w:val="en-GB"/>
        </w:rPr>
        <w:t xml:space="preserve"> </w:t>
      </w:r>
      <w:r w:rsidR="00D82253">
        <w:rPr>
          <w:lang w:val="en-GB"/>
        </w:rPr>
        <w:fldChar w:fldCharType="begin"/>
      </w:r>
      <w:r w:rsidR="00FE3064">
        <w:rPr>
          <w:lang w:val="en-GB"/>
        </w:rPr>
        <w:instrText xml:space="preserve"> ADDIN ZOTERO_ITEM CSL_CITATION {"citationID":"mufciug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82253">
        <w:rPr>
          <w:lang w:val="en-GB"/>
        </w:rPr>
        <w:fldChar w:fldCharType="separate"/>
      </w:r>
      <w:r w:rsidR="00EC4225" w:rsidRPr="00EC4225">
        <w:rPr>
          <w:rFonts w:ascii="Calibri" w:hAnsi="Calibri" w:cs="Calibri"/>
          <w:szCs w:val="24"/>
          <w:vertAlign w:val="superscript"/>
        </w:rPr>
        <w:t>2</w:t>
      </w:r>
      <w:r w:rsidR="00D82253">
        <w:rPr>
          <w:lang w:val="en-GB"/>
        </w:rPr>
        <w:fldChar w:fldCharType="end"/>
      </w:r>
      <w:r>
        <w:rPr>
          <w:lang w:val="en-GB"/>
        </w:rPr>
        <w:t>.</w:t>
      </w:r>
      <w:r w:rsidR="00C6365D">
        <w:rPr>
          <w:lang w:val="en-GB"/>
        </w:rPr>
        <w:t xml:space="preserve"> Additionally, hypothesis tests can be used to see if microbial abundance is predictive of overall survival </w:t>
      </w:r>
      <w:r w:rsidR="00C6365D">
        <w:rPr>
          <w:lang w:val="en-GB"/>
        </w:rPr>
        <w:fldChar w:fldCharType="begin"/>
      </w:r>
      <w:r w:rsidR="004F5B71">
        <w:rPr>
          <w:lang w:val="en-GB"/>
        </w:rPr>
        <w:instrText xml:space="preserve"> ADDIN ZOTERO_ITEM CSL_CITATION {"citationID":"qoXwSdog","properties":{"formattedCitation":"\\super 2,14\\nosupersub{}","plainCitation":"2,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C6365D" w:rsidRPr="00EC4225">
        <w:rPr>
          <w:rFonts w:ascii="Calibri" w:hAnsi="Calibri" w:cs="Calibri"/>
          <w:szCs w:val="24"/>
          <w:vertAlign w:val="superscript"/>
        </w:rPr>
        <w:t>2,14</w:t>
      </w:r>
      <w:r w:rsidR="00C6365D">
        <w:rPr>
          <w:lang w:val="en-GB"/>
        </w:rPr>
        <w:fldChar w:fldCharType="end"/>
      </w:r>
      <w:r w:rsidR="00C6365D">
        <w:rPr>
          <w:lang w:val="en-GB"/>
        </w:rPr>
        <w:t xml:space="preserve"> or progression </w:t>
      </w:r>
      <w:r w:rsidR="00C6365D">
        <w:rPr>
          <w:lang w:val="en-GB"/>
        </w:rPr>
        <w:fldChar w:fldCharType="begin"/>
      </w:r>
      <w:r w:rsidR="004F5B71">
        <w:rPr>
          <w:lang w:val="en-GB"/>
        </w:rPr>
        <w:instrText xml:space="preserve"> ADDIN ZOTERO_ITEM CSL_CITATION {"citationID":"fp6a5jqS","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C6365D" w:rsidRPr="00563AAF">
        <w:rPr>
          <w:rFonts w:ascii="Calibri" w:hAnsi="Calibri" w:cs="Calibri"/>
          <w:szCs w:val="24"/>
          <w:vertAlign w:val="superscript"/>
        </w:rPr>
        <w:t>14</w:t>
      </w:r>
      <w:r w:rsidR="00C6365D">
        <w:rPr>
          <w:lang w:val="en-GB"/>
        </w:rPr>
        <w:fldChar w:fldCharType="end"/>
      </w:r>
      <w:r w:rsidR="00C6365D">
        <w:rPr>
          <w:lang w:val="en-GB"/>
        </w:rPr>
        <w:t xml:space="preserve">. </w:t>
      </w:r>
      <w:r w:rsidR="00B171FD">
        <w:rPr>
          <w:lang w:val="en-GB"/>
        </w:rPr>
        <w:t>S</w:t>
      </w:r>
      <w:r w:rsidR="00C6365D">
        <w:rPr>
          <w:lang w:val="en-GB"/>
        </w:rPr>
        <w:t xml:space="preserve">tudies often also investigate the relation with clinical factors such as gender or age </w:t>
      </w:r>
      <w:r w:rsidR="00C6365D">
        <w:rPr>
          <w:lang w:val="en-GB"/>
        </w:rPr>
        <w:fldChar w:fldCharType="begin"/>
      </w:r>
      <w:r w:rsidR="004F5B71">
        <w:rPr>
          <w:lang w:val="en-GB"/>
        </w:rPr>
        <w:instrText xml:space="preserve"> ADDIN ZOTERO_ITEM CSL_CITATION {"citationID":"dmzO6MeG","properties":{"formattedCitation":"\\super 12\\uc0\\u8211{}14\\nosupersub{}","plainCitation":"12–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C6365D">
        <w:rPr>
          <w:lang w:val="en-GB"/>
        </w:rPr>
        <w:fldChar w:fldCharType="separate"/>
      </w:r>
      <w:r w:rsidR="00C6365D" w:rsidRPr="00563AAF">
        <w:rPr>
          <w:rFonts w:ascii="Calibri" w:hAnsi="Calibri" w:cs="Calibri"/>
          <w:szCs w:val="24"/>
          <w:vertAlign w:val="superscript"/>
        </w:rPr>
        <w:t>12–14</w:t>
      </w:r>
      <w:r w:rsidR="00C6365D">
        <w:rPr>
          <w:lang w:val="en-GB"/>
        </w:rPr>
        <w:fldChar w:fldCharType="end"/>
      </w:r>
      <w:r w:rsidR="00C6365D">
        <w:rPr>
          <w:lang w:val="en-GB"/>
        </w:rPr>
        <w:t>, which can often be confounders</w:t>
      </w:r>
      <w:r w:rsidR="00B171FD">
        <w:rPr>
          <w:lang w:val="en-GB"/>
        </w:rPr>
        <w:t>. This can be done by using predictor</w:t>
      </w:r>
      <w:r w:rsidR="00C6365D">
        <w:rPr>
          <w:lang w:val="en-GB"/>
        </w:rPr>
        <w:t xml:space="preserve"> models </w:t>
      </w:r>
      <w:r w:rsidR="00B171FD">
        <w:rPr>
          <w:lang w:val="en-GB"/>
        </w:rPr>
        <w:t xml:space="preserve">which use these clinical factors as features </w:t>
      </w:r>
      <w:r w:rsidR="00C6365D">
        <w:rPr>
          <w:lang w:val="en-GB"/>
        </w:rPr>
        <w:fldChar w:fldCharType="begin"/>
      </w:r>
      <w:r w:rsidR="00FE3064">
        <w:rPr>
          <w:lang w:val="en-GB"/>
        </w:rPr>
        <w:instrText xml:space="preserve"> ADDIN ZOTERO_ITEM CSL_CITATION {"citationID":"B9LYKvue","properties":{"formattedCitation":"\\super 13\\nosupersub{}","plainCitation":"13","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C6365D">
        <w:rPr>
          <w:lang w:val="en-GB"/>
        </w:rPr>
        <w:fldChar w:fldCharType="separate"/>
      </w:r>
      <w:r w:rsidR="00C6365D" w:rsidRPr="00563AAF">
        <w:rPr>
          <w:rFonts w:ascii="Calibri" w:hAnsi="Calibri" w:cs="Calibri"/>
          <w:szCs w:val="24"/>
          <w:vertAlign w:val="superscript"/>
        </w:rPr>
        <w:t>13</w:t>
      </w:r>
      <w:r w:rsidR="00C6365D">
        <w:rPr>
          <w:lang w:val="en-GB"/>
        </w:rPr>
        <w:fldChar w:fldCharType="end"/>
      </w:r>
      <w:r w:rsidR="00C6365D">
        <w:rPr>
          <w:lang w:val="en-GB"/>
        </w:rPr>
        <w:t>.</w:t>
      </w:r>
      <w:r w:rsidR="00B171FD">
        <w:rPr>
          <w:lang w:val="en-GB"/>
        </w:rPr>
        <w:t xml:space="preserve"> </w:t>
      </w:r>
      <w:r w:rsidR="008B757B">
        <w:rPr>
          <w:lang w:val="en-GB"/>
        </w:rPr>
        <w:t>Finally, i</w:t>
      </w:r>
      <w:r w:rsidR="00B171FD">
        <w:rPr>
          <w:lang w:val="en-GB"/>
        </w:rPr>
        <w:t xml:space="preserve">t is also possible to combine </w:t>
      </w:r>
      <w:proofErr w:type="spellStart"/>
      <w:r w:rsidR="00B171FD">
        <w:rPr>
          <w:lang w:val="en-GB"/>
        </w:rPr>
        <w:t>metaproteomics</w:t>
      </w:r>
      <w:proofErr w:type="spellEnd"/>
      <w:r w:rsidR="00B171FD">
        <w:rPr>
          <w:lang w:val="en-GB"/>
        </w:rPr>
        <w:t xml:space="preserve"> with metagenomics to investigate functional, as well as taxonomical differences of microbes between healthy and diseased samples </w:t>
      </w:r>
      <w:r w:rsidR="00B171FD">
        <w:rPr>
          <w:lang w:val="en-GB"/>
        </w:rPr>
        <w:fldChar w:fldCharType="begin"/>
      </w:r>
      <w:r w:rsidR="00FE3064">
        <w:rPr>
          <w:lang w:val="en-GB"/>
        </w:rPr>
        <w:instrText xml:space="preserve"> ADDIN ZOTERO_ITEM CSL_CITATION {"citationID":"t0yt7p65","properties":{"formattedCitation":"\\super 15\\nosupersub{}","plainCitation":"15","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B171FD">
        <w:rPr>
          <w:lang w:val="en-GB"/>
        </w:rPr>
        <w:fldChar w:fldCharType="separate"/>
      </w:r>
      <w:r w:rsidR="00B171FD" w:rsidRPr="00563AAF">
        <w:rPr>
          <w:rFonts w:ascii="Calibri" w:hAnsi="Calibri" w:cs="Calibri"/>
          <w:szCs w:val="24"/>
          <w:vertAlign w:val="superscript"/>
        </w:rPr>
        <w:t>15</w:t>
      </w:r>
      <w:r w:rsidR="00B171FD">
        <w:rPr>
          <w:lang w:val="en-GB"/>
        </w:rPr>
        <w:fldChar w:fldCharType="end"/>
      </w:r>
      <w:r w:rsidR="00B171FD">
        <w:rPr>
          <w:lang w:val="en-GB"/>
        </w:rPr>
        <w:t>.</w:t>
      </w:r>
    </w:p>
    <w:p w14:paraId="36D9D45B" w14:textId="656537A1" w:rsidR="00EC4291" w:rsidRDefault="00B171FD">
      <w:pPr>
        <w:rPr>
          <w:lang w:val="en-GB"/>
        </w:rPr>
      </w:pPr>
      <w:r>
        <w:rPr>
          <w:lang w:val="en-GB"/>
        </w:rPr>
        <w:t xml:space="preserve">In terms of </w:t>
      </w:r>
      <w:proofErr w:type="spellStart"/>
      <w:r w:rsidR="005A7353">
        <w:rPr>
          <w:lang w:val="en-GB"/>
        </w:rPr>
        <w:t>hologenomics</w:t>
      </w:r>
      <w:proofErr w:type="spellEnd"/>
      <w:r w:rsidR="005A7353">
        <w:rPr>
          <w:lang w:val="en-GB"/>
        </w:rPr>
        <w:t xml:space="preserve">, previous studies have attempted to combine microbial and host omics data </w:t>
      </w:r>
      <w:r w:rsidR="00C60C78">
        <w:rPr>
          <w:lang w:val="en-GB"/>
        </w:rPr>
        <w:t>to investigate correlations</w:t>
      </w:r>
      <w:r w:rsidR="005A7353">
        <w:rPr>
          <w:lang w:val="en-GB"/>
        </w:rPr>
        <w:t xml:space="preserve"> between</w:t>
      </w:r>
      <w:r w:rsidR="00C60C78">
        <w:rPr>
          <w:lang w:val="en-GB"/>
        </w:rPr>
        <w:t xml:space="preserve"> bacterial co-abundance groups </w:t>
      </w:r>
      <w:r w:rsidR="005A7353">
        <w:rPr>
          <w:lang w:val="en-GB"/>
        </w:rPr>
        <w:t xml:space="preserve">and </w:t>
      </w:r>
      <w:r w:rsidR="00C60C78">
        <w:rPr>
          <w:lang w:val="en-GB"/>
        </w:rPr>
        <w:t>host gene expression patterns</w:t>
      </w:r>
      <w:r w:rsidR="0044530F">
        <w:rPr>
          <w:lang w:val="en-GB"/>
        </w:rPr>
        <w:t xml:space="preserve"> </w:t>
      </w:r>
      <w:r w:rsidR="0044530F">
        <w:rPr>
          <w:lang w:val="en-GB"/>
        </w:rPr>
        <w:fldChar w:fldCharType="begin"/>
      </w:r>
      <w:r w:rsidR="004F5B71">
        <w:rPr>
          <w:lang w:val="en-GB"/>
        </w:rPr>
        <w:instrText xml:space="preserve"> ADDIN ZOTERO_ITEM CSL_CITATION {"citationID":"7aAcQzrK","properties":{"formattedCitation":"\\super 2,14\\nosupersub{}","plainCitation":"2,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44530F">
        <w:rPr>
          <w:lang w:val="en-GB"/>
        </w:rPr>
        <w:fldChar w:fldCharType="separate"/>
      </w:r>
      <w:r w:rsidR="00EC4225" w:rsidRPr="00EC4225">
        <w:rPr>
          <w:rFonts w:ascii="Calibri" w:hAnsi="Calibri" w:cs="Calibri"/>
          <w:szCs w:val="24"/>
          <w:vertAlign w:val="superscript"/>
        </w:rPr>
        <w:t>2,14</w:t>
      </w:r>
      <w:r w:rsidR="0044530F">
        <w:rPr>
          <w:lang w:val="en-GB"/>
        </w:rPr>
        <w:fldChar w:fldCharType="end"/>
      </w:r>
      <w:r w:rsidR="007E5AF0">
        <w:rPr>
          <w:lang w:val="en-GB"/>
        </w:rPr>
        <w:t xml:space="preserve">, </w:t>
      </w:r>
      <w:r w:rsidR="00CD64FE">
        <w:rPr>
          <w:lang w:val="en-GB"/>
        </w:rPr>
        <w:t xml:space="preserve">host </w:t>
      </w:r>
      <w:r w:rsidR="007E5AF0">
        <w:rPr>
          <w:lang w:val="en-GB"/>
        </w:rPr>
        <w:t xml:space="preserve">mutations </w:t>
      </w:r>
      <w:r w:rsidR="007E5AF0">
        <w:rPr>
          <w:lang w:val="en-GB"/>
        </w:rPr>
        <w:fldChar w:fldCharType="begin"/>
      </w:r>
      <w:r w:rsidR="00FE3064">
        <w:rPr>
          <w:lang w:val="en-GB"/>
        </w:rPr>
        <w:instrText xml:space="preserve"> ADDIN ZOTERO_ITEM CSL_CITATION {"citationID":"mOGERpxp","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7E5AF0">
        <w:rPr>
          <w:lang w:val="en-GB"/>
        </w:rPr>
        <w:fldChar w:fldCharType="separate"/>
      </w:r>
      <w:r w:rsidR="00563AAF" w:rsidRPr="00563AAF">
        <w:rPr>
          <w:rFonts w:ascii="Calibri" w:hAnsi="Calibri" w:cs="Calibri"/>
          <w:szCs w:val="24"/>
          <w:vertAlign w:val="superscript"/>
        </w:rPr>
        <w:t>12</w:t>
      </w:r>
      <w:r w:rsidR="007E5AF0">
        <w:rPr>
          <w:lang w:val="en-GB"/>
        </w:rPr>
        <w:fldChar w:fldCharType="end"/>
      </w:r>
      <w:r w:rsidR="00BB1F9B">
        <w:rPr>
          <w:lang w:val="en-GB"/>
        </w:rPr>
        <w:t xml:space="preserve"> or proteins </w:t>
      </w:r>
      <w:r w:rsidR="00BB735D">
        <w:rPr>
          <w:lang w:val="en-GB"/>
        </w:rPr>
        <w:fldChar w:fldCharType="begin"/>
      </w:r>
      <w:r w:rsidR="00FE3064">
        <w:rPr>
          <w:lang w:val="en-GB"/>
        </w:rPr>
        <w:instrText xml:space="preserve"> ADDIN ZOTERO_ITEM CSL_CITATION {"citationID":"gFQ5CVBP","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BB735D">
        <w:rPr>
          <w:lang w:val="en-GB"/>
        </w:rPr>
        <w:fldChar w:fldCharType="separate"/>
      </w:r>
      <w:r w:rsidR="00BB735D" w:rsidRPr="00BB735D">
        <w:rPr>
          <w:rFonts w:ascii="Calibri" w:hAnsi="Calibri" w:cs="Calibri"/>
          <w:szCs w:val="24"/>
          <w:vertAlign w:val="superscript"/>
        </w:rPr>
        <w:t>2</w:t>
      </w:r>
      <w:r w:rsidR="00BB735D">
        <w:rPr>
          <w:lang w:val="en-GB"/>
        </w:rPr>
        <w:fldChar w:fldCharType="end"/>
      </w:r>
      <w:r w:rsidR="00C60C78">
        <w:rPr>
          <w:lang w:val="en-GB"/>
        </w:rPr>
        <w:t>.</w:t>
      </w:r>
      <w:r w:rsidR="005A7353">
        <w:rPr>
          <w:lang w:val="en-GB"/>
        </w:rPr>
        <w:t xml:space="preserve"> </w:t>
      </w:r>
      <w:r w:rsidR="00EC4291">
        <w:rPr>
          <w:lang w:val="en-GB"/>
        </w:rPr>
        <w:t>As stated, there are not a lot of studies which directly identify the relation between host and microbial omics data</w:t>
      </w:r>
      <w:r w:rsidR="00F445BC">
        <w:rPr>
          <w:lang w:val="en-GB"/>
        </w:rPr>
        <w:t>, and certainly not how both datatypes relate to patient phenotype</w:t>
      </w:r>
      <w:r w:rsidR="00EC4291">
        <w:rPr>
          <w:lang w:val="en-GB"/>
        </w:rPr>
        <w:t>.</w:t>
      </w:r>
      <w:r w:rsidR="00D27CC5">
        <w:rPr>
          <w:lang w:val="en-GB"/>
        </w:rPr>
        <w:t xml:space="preserve"> As host multi-omics integration for cancer diagnostics is already a thriving field,</w:t>
      </w:r>
      <w:r w:rsidR="00E96E16">
        <w:rPr>
          <w:lang w:val="en-GB"/>
        </w:rPr>
        <w:t xml:space="preserve"> one promising direction could be to use host multi-omics integration methods for holo- omics data. As holo- omics data generates highly complex data sets which require feature reduction </w:t>
      </w:r>
      <w:r w:rsidR="00E96E16">
        <w:rPr>
          <w:lang w:val="en-GB"/>
        </w:rPr>
        <w:fldChar w:fldCharType="begin"/>
      </w:r>
      <w:r w:rsidR="004F5B71">
        <w:rPr>
          <w:lang w:val="en-GB"/>
        </w:rPr>
        <w:instrText xml:space="preserve"> ADDIN ZOTERO_ITEM CSL_CITATION {"citationID":"SVtd1iTp","properties":{"formattedCitation":"\\super 10\\nosupersub{}","plainCitation":"10","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E96E16">
        <w:rPr>
          <w:lang w:val="en-GB"/>
        </w:rPr>
        <w:fldChar w:fldCharType="separate"/>
      </w:r>
      <w:r w:rsidR="00E96E16" w:rsidRPr="00E96E16">
        <w:rPr>
          <w:rFonts w:ascii="Calibri" w:hAnsi="Calibri" w:cs="Calibri"/>
          <w:szCs w:val="24"/>
          <w:vertAlign w:val="superscript"/>
        </w:rPr>
        <w:t>10</w:t>
      </w:r>
      <w:r w:rsidR="00E96E16">
        <w:rPr>
          <w:lang w:val="en-GB"/>
        </w:rPr>
        <w:fldChar w:fldCharType="end"/>
      </w:r>
      <w:r w:rsidR="00E96E16">
        <w:rPr>
          <w:lang w:val="en-GB"/>
        </w:rPr>
        <w:t>, a possible method which can be investigated is the use of autoencoders to reduce and extract features which could then possibly be used in a predictor model.</w:t>
      </w:r>
    </w:p>
    <w:p w14:paraId="02CD49CF" w14:textId="4FD88336" w:rsidR="007457DB" w:rsidRDefault="007457DB">
      <w:pPr>
        <w:rPr>
          <w:lang w:val="en-GB"/>
        </w:rPr>
      </w:pPr>
      <w:r>
        <w:rPr>
          <w:lang w:val="en-GB"/>
        </w:rPr>
        <w:t>How well does it perform without the microbial data? For different methods?</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lastRenderedPageBreak/>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34B396FA"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180923">
        <w:rPr>
          <w:lang w:val="en-GB"/>
        </w:rPr>
        <w:instrText xml:space="preserve"> ADDIN ZOTERO_ITEM CSL_CITATION {"citationID":"Pnib6e8a","properties":{"formattedCitation":"\\super 18\\nosupersub{}","plainCitation":"18","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180923" w:rsidRPr="00180923">
        <w:rPr>
          <w:rFonts w:ascii="Calibri" w:hAnsi="Calibri" w:cs="Calibri"/>
          <w:szCs w:val="24"/>
          <w:vertAlign w:val="superscript"/>
        </w:rPr>
        <w:t>18</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lastRenderedPageBreak/>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53A160C2" w:rsidR="00AB7AB4" w:rsidRPr="00E521C1" w:rsidRDefault="00AB7AB4" w:rsidP="00E521C1">
      <w:pPr>
        <w:rPr>
          <w:lang w:val="en-GB"/>
        </w:rPr>
      </w:pPr>
      <w:r>
        <w:rPr>
          <w:lang w:val="en-GB"/>
        </w:rPr>
        <w:t>Feature reduction was performed using the chi2 test Anthony regression</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65A434D"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classification problem.</w:t>
      </w:r>
    </w:p>
    <w:p w14:paraId="38F2057B" w14:textId="410C95A4" w:rsidR="009348E8" w:rsidRDefault="009348E8" w:rsidP="009348E8">
      <w:pPr>
        <w:pStyle w:val="Heading3"/>
        <w:rPr>
          <w:lang w:val="en-GB"/>
        </w:rPr>
      </w:pPr>
      <w:r>
        <w:rPr>
          <w:lang w:val="en-GB"/>
        </w:rPr>
        <w:t>Feature selection</w:t>
      </w:r>
    </w:p>
    <w:p w14:paraId="5FE5F58E" w14:textId="5808E979" w:rsidR="00C32DE8" w:rsidRDefault="003956A4" w:rsidP="003956A4">
      <w:pPr>
        <w:pStyle w:val="Heading1"/>
        <w:rPr>
          <w:lang w:val="en-GB"/>
        </w:rPr>
      </w:pPr>
      <w:r>
        <w:rPr>
          <w:lang w:val="en-GB"/>
        </w:rPr>
        <w:t>Results</w:t>
      </w:r>
    </w:p>
    <w:p w14:paraId="140C1E76" w14:textId="7109CDA9" w:rsidR="008E44A0" w:rsidRDefault="008E44A0" w:rsidP="008E44A0">
      <w:pPr>
        <w:pStyle w:val="Heading2"/>
        <w:rPr>
          <w:lang w:val="en-GB"/>
        </w:rPr>
      </w:pPr>
      <w:r>
        <w:rPr>
          <w:lang w:val="en-GB"/>
        </w:rPr>
        <w:t>Data</w:t>
      </w:r>
    </w:p>
    <w:p w14:paraId="2023CEC6" w14:textId="46871DEA"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w:t>
      </w:r>
      <w:r w:rsidR="00BE624C">
        <w:rPr>
          <w:lang w:val="en-GB"/>
        </w:rPr>
        <w:t xml:space="preserve">It turns out that gene expression and DNA methylation data works </w:t>
      </w:r>
      <w:r w:rsidR="00BE624C">
        <w:rPr>
          <w:lang w:val="en-GB"/>
        </w:rPr>
        <w:lastRenderedPageBreak/>
        <w:t xml:space="preserve">well with multiple cancers </w:t>
      </w:r>
      <w:r w:rsidR="00BE624C">
        <w:rPr>
          <w:lang w:val="en-GB"/>
        </w:rPr>
        <w:fldChar w:fldCharType="begin"/>
      </w:r>
      <w:r w:rsidR="00BE624C">
        <w:rPr>
          <w:lang w:val="en-GB"/>
        </w:rPr>
        <w:instrText xml:space="preserve"> ADDIN ZOTERO_ITEM CSL_CITATION {"citationID":"ouW8Icbu","properties":{"formattedCitation":"\\super 17\\nosupersub{}","plainCitation":"17","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BE624C" w:rsidRPr="00FE3064">
        <w:rPr>
          <w:rFonts w:ascii="Calibri" w:hAnsi="Calibri" w:cs="Calibri"/>
          <w:szCs w:val="24"/>
          <w:vertAlign w:val="superscript"/>
        </w:rPr>
        <w:t>17</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5FD215BD"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C023E2">
        <w:rPr>
          <w:lang w:val="en-GB"/>
        </w:rPr>
        <w:instrText xml:space="preserve"> ADDIN ZOTERO_ITEM CSL_CITATION {"citationID":"mYrocQYk","properties":{"formattedCitation":"\\super 2\\nosupersub{}","plainCitation":"2","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C023E2" w:rsidRPr="00EC4225">
        <w:rPr>
          <w:rFonts w:ascii="Calibri" w:hAnsi="Calibri" w:cs="Calibri"/>
          <w:szCs w:val="24"/>
          <w:vertAlign w:val="superscript"/>
        </w:rPr>
        <w:t>2</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t>Tumor</w:t>
      </w:r>
      <w:proofErr w:type="spellEnd"/>
      <w:r>
        <w:rPr>
          <w:lang w:val="en-GB"/>
        </w:rPr>
        <w:t xml:space="preserve"> PCA does not show additional class separation</w:t>
      </w:r>
    </w:p>
    <w:p w14:paraId="5F49A861" w14:textId="21E4B9F4"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BD7FE5">
        <w:t xml:space="preserve">Figure </w:t>
      </w:r>
      <w:r w:rsidR="00BD7FE5">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72E5D2A0" w:rsidR="006B2F31" w:rsidRPr="006B2F31" w:rsidRDefault="00AD7BCD" w:rsidP="006B2F31">
      <w:pPr>
        <w:pStyle w:val="Caption"/>
      </w:pPr>
      <w:bookmarkStart w:id="0" w:name="_Ref121920412"/>
      <w:r>
        <w:t xml:space="preserve">Figure </w:t>
      </w:r>
      <w:fldSimple w:instr=" SEQ Figure \* ARABIC ">
        <w:r w:rsidR="00EE7197">
          <w:rPr>
            <w:noProof/>
          </w:rPr>
          <w:t>1</w:t>
        </w:r>
      </w:fldSimple>
      <w:bookmarkEnd w:id="0"/>
      <w:r>
        <w:t xml:space="preserve">: </w:t>
      </w:r>
      <w:r w:rsidR="00944486">
        <w:t xml:space="preserve">tumor PCA of STAD for all modalities with no features selected </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lastRenderedPageBreak/>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282EBAE9" w:rsidR="00AD7BCD" w:rsidRDefault="00AD7BCD" w:rsidP="00AD7BCD">
      <w:pPr>
        <w:pStyle w:val="Caption"/>
      </w:pPr>
      <w:bookmarkStart w:id="1" w:name="_Ref121920839"/>
      <w:r>
        <w:t xml:space="preserve">Figure </w:t>
      </w:r>
      <w:fldSimple w:instr=" SEQ Figure \* ARABIC ">
        <w:r w:rsidR="00EE7197">
          <w:rPr>
            <w:noProof/>
          </w:rPr>
          <w:t>2</w:t>
        </w:r>
      </w:fldSimple>
      <w:bookmarkEnd w:id="1"/>
      <w:r>
        <w:t xml:space="preserve">: </w:t>
      </w:r>
      <w:bookmarkStart w:id="2" w:name="_Hlk121315852"/>
      <w:r w:rsidR="006B2F31">
        <w:t xml:space="preserve">tumor </w:t>
      </w:r>
      <w:r>
        <w:t xml:space="preserve">t-SNE of </w:t>
      </w:r>
      <w:r w:rsidR="00944486">
        <w:t xml:space="preserve">STAD for all </w:t>
      </w:r>
      <w:r>
        <w:t>modalities</w:t>
      </w:r>
      <w:r w:rsidR="00944486">
        <w:t xml:space="preserve"> with no features selected</w:t>
      </w:r>
      <w:bookmarkEnd w:id="2"/>
      <w:r w:rsidR="00944486">
        <w:t>.</w:t>
      </w:r>
    </w:p>
    <w:p w14:paraId="2C922B7B" w14:textId="7E4E26F5"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4E788D49"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3A3AFEB3" w14:textId="3C3DCE3A" w:rsidR="006B2F31" w:rsidRDefault="006B2F31" w:rsidP="006B2F31">
      <w:pPr>
        <w:pStyle w:val="Caption"/>
      </w:pPr>
      <w:bookmarkStart w:id="3" w:name="_Ref121921085"/>
      <w:r>
        <w:t xml:space="preserve">Figure </w:t>
      </w:r>
      <w:fldSimple w:instr=" SEQ Figure \* ARABIC ">
        <w:r w:rsidR="00EE7197">
          <w:rPr>
            <w:noProof/>
          </w:rPr>
          <w:t>3</w:t>
        </w:r>
      </w:fldSimple>
      <w:bookmarkEnd w:id="3"/>
      <w:r>
        <w:t xml:space="preserve">: </w:t>
      </w:r>
      <w:r w:rsidR="00944486">
        <w:t xml:space="preserve">stage </w:t>
      </w:r>
      <w:r w:rsidR="001E56AF">
        <w:t xml:space="preserve">PCA </w:t>
      </w:r>
      <w:r w:rsidR="00944486">
        <w:t>of STAD for all modalities with no features selected</w:t>
      </w:r>
    </w:p>
    <w:p w14:paraId="0449F57E" w14:textId="1C77DF07" w:rsidR="006B2F31" w:rsidRPr="006B2F31" w:rsidRDefault="006B2F31" w:rsidP="006B2F31">
      <w:pPr>
        <w:rPr>
          <w:lang w:val="en-GB"/>
        </w:rPr>
      </w:pPr>
      <w:r>
        <w:rPr>
          <w:lang w:val="en-GB"/>
        </w:rPr>
        <w:t>Again, there is not much difference between</w:t>
      </w:r>
      <w:r w:rsidR="001E56AF">
        <w:rPr>
          <w:lang w:val="en-GB"/>
        </w:rPr>
        <w:t xml:space="preserve"> the</w:t>
      </w:r>
      <w:r>
        <w:rPr>
          <w:lang w:val="en-GB"/>
        </w:rPr>
        <w:t xml:space="preserve"> GE and the overlapped set. The</w:t>
      </w:r>
      <w:r w:rsidR="001E56AF">
        <w:rPr>
          <w:lang w:val="en-GB"/>
        </w:rPr>
        <w:t>se</w:t>
      </w:r>
      <w:r>
        <w:rPr>
          <w:lang w:val="en-GB"/>
        </w:rPr>
        <w:t xml:space="preserve"> results are similar </w:t>
      </w:r>
      <w:r w:rsidR="001E56AF">
        <w:rPr>
          <w:lang w:val="en-GB"/>
        </w:rPr>
        <w:t xml:space="preserve">when using </w:t>
      </w:r>
      <w:r>
        <w:rPr>
          <w:lang w:val="en-GB"/>
        </w:rPr>
        <w:t>t-SNE.</w:t>
      </w:r>
    </w:p>
    <w:p w14:paraId="64EA133F" w14:textId="7D434B41" w:rsidR="00CA251C" w:rsidRDefault="00CA251C" w:rsidP="00CA251C">
      <w:pPr>
        <w:pStyle w:val="Heading3"/>
        <w:rPr>
          <w:lang w:val="en-GB"/>
        </w:rPr>
      </w:pPr>
      <w:r>
        <w:rPr>
          <w:lang w:val="en-GB"/>
        </w:rPr>
        <w:t>Exploring the modalities balance of integrated features</w:t>
      </w:r>
    </w:p>
    <w:p w14:paraId="0974DC75" w14:textId="73C9889B"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w:t>
      </w:r>
      <w:r w:rsidR="00323235">
        <w:rPr>
          <w:lang w:val="en-GB"/>
        </w:rPr>
        <w:lastRenderedPageBreak/>
        <w:t xml:space="preserve">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627296">
            <w:r>
              <w:t>6, 10, 26, 50, 100, 200, all</w:t>
            </w:r>
          </w:p>
        </w:tc>
      </w:tr>
    </w:tbl>
    <w:p w14:paraId="66C0DDA0" w14:textId="77777777" w:rsidR="00194A83" w:rsidRDefault="00194A83" w:rsidP="00194A83">
      <w:pPr>
        <w:rPr>
          <w:lang w:val="en-GB"/>
        </w:rPr>
      </w:pP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00240A31"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E34420">
        <w:t xml:space="preserve">Figure </w:t>
      </w:r>
      <w:r w:rsidR="00E34420">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60808B51">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2F39DAE9" w:rsidR="008D7EC1" w:rsidRDefault="002B10C8" w:rsidP="002B10C8">
      <w:pPr>
        <w:pStyle w:val="Caption"/>
        <w:rPr>
          <w:lang w:val="en-GB"/>
        </w:rPr>
      </w:pPr>
      <w:bookmarkStart w:id="4" w:name="_Ref121922446"/>
      <w:r>
        <w:t xml:space="preserve">Figure </w:t>
      </w:r>
      <w:fldSimple w:instr=" SEQ Figure \* ARABIC ">
        <w:r w:rsidR="00EE7197">
          <w:rPr>
            <w:noProof/>
          </w:rPr>
          <w:t>4</w:t>
        </w:r>
      </w:fldSimple>
      <w:bookmarkEnd w:id="4"/>
      <w:r>
        <w:t>: f1-score of tumor vs normal prediction for each cancer</w:t>
      </w:r>
    </w:p>
    <w:p w14:paraId="1E9A9C00" w14:textId="449D1753"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t xml:space="preserve">Figure </w:t>
      </w:r>
      <w:r>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1891EBDC">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73BC54D8" w:rsidR="00F30F05" w:rsidRDefault="002B10C8" w:rsidP="00AD7BCD">
      <w:pPr>
        <w:pStyle w:val="Caption"/>
      </w:pPr>
      <w:bookmarkStart w:id="5" w:name="_Ref121922481"/>
      <w:r>
        <w:t xml:space="preserve">Figure </w:t>
      </w:r>
      <w:fldSimple w:instr=" SEQ Figure \* ARABIC ">
        <w:r w:rsidR="00EE7197">
          <w:rPr>
            <w:noProof/>
          </w:rPr>
          <w:t>5</w:t>
        </w:r>
      </w:fldSimple>
      <w:bookmarkEnd w:id="5"/>
      <w:r>
        <w:t>: f1-sc</w:t>
      </w:r>
      <w:r w:rsidRPr="00704319">
        <w:t xml:space="preserve">ore of </w:t>
      </w:r>
      <w:r>
        <w:t>stage pred</w:t>
      </w:r>
      <w:r w:rsidRPr="00704319">
        <w:t>iction for each cancer</w:t>
      </w:r>
    </w:p>
    <w:p w14:paraId="1B0FD975" w14:textId="244A06F3" w:rsidR="005A59C9" w:rsidRPr="005A59C9" w:rsidRDefault="005A59C9" w:rsidP="005A59C9">
      <w:r>
        <w:t>These results also seem to be consistent across the different amount of selected features.</w:t>
      </w:r>
    </w:p>
    <w:p w14:paraId="7030FD31" w14:textId="5B6C567F" w:rsidR="008D7EC1" w:rsidRDefault="008D7EC1" w:rsidP="008D7EC1">
      <w:pPr>
        <w:pStyle w:val="Heading3"/>
        <w:rPr>
          <w:lang w:val="en-GB"/>
        </w:rPr>
      </w:pPr>
      <w:r>
        <w:rPr>
          <w:lang w:val="en-GB"/>
        </w:rPr>
        <w:t>Genus layer provides wors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732623F3"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Pr>
          <w:lang w:val="en-GB"/>
        </w:rPr>
        <w:instrText xml:space="preserve"> ADDIN ZOTERO_ITEM CSL_CITATION {"citationID":"1HMbmNSP","properties":{"formattedCitation":"\\super 5\\nosupersub{}","plainCitation":"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Pr="003B5636">
        <w:rPr>
          <w:rFonts w:ascii="Calibri" w:hAnsi="Calibri" w:cs="Calibri"/>
          <w:szCs w:val="24"/>
          <w:vertAlign w:val="superscript"/>
        </w:rPr>
        <w:t>5</w:t>
      </w:r>
      <w:r>
        <w:rPr>
          <w:lang w:val="en-GB"/>
        </w:rPr>
        <w:fldChar w:fldCharType="end"/>
      </w:r>
      <w:r>
        <w:rPr>
          <w:lang w:val="en-GB"/>
        </w:rPr>
        <w:t xml:space="preserve">. </w:t>
      </w:r>
    </w:p>
    <w:p w14:paraId="769D97FA" w14:textId="4E8F2C1A" w:rsidR="002B10C8" w:rsidRDefault="002B10C8" w:rsidP="002B10C8">
      <w:pPr>
        <w:pStyle w:val="Heading3"/>
        <w:rPr>
          <w:lang w:val="en-GB"/>
        </w:rPr>
      </w:pPr>
      <w:r>
        <w:rPr>
          <w:lang w:val="en-GB"/>
        </w:rPr>
        <w:t>Are results independent of prediction model?</w:t>
      </w:r>
    </w:p>
    <w:p w14:paraId="659BAF12" w14:textId="2C1CDAFA" w:rsidR="00C667C5" w:rsidRPr="00C667C5" w:rsidRDefault="00C667C5" w:rsidP="00C667C5">
      <w:pPr>
        <w:rPr>
          <w:lang w:val="en-GB"/>
        </w:rPr>
      </w:pPr>
      <w:r>
        <w:rPr>
          <w:lang w:val="en-GB"/>
        </w:rPr>
        <w:t>Attempt different prediction models and hyper parameter tuning.</w:t>
      </w:r>
    </w:p>
    <w:p w14:paraId="6637EAD4" w14:textId="0A65777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2F541FAC"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5A59C9">
        <w:t xml:space="preserve">Figure </w:t>
      </w:r>
      <w:r w:rsidR="005A59C9">
        <w:rPr>
          <w:noProof/>
        </w:rPr>
        <w:t>6</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lastRenderedPageBreak/>
        <w:drawing>
          <wp:inline distT="0" distB="0" distL="0" distR="0" wp14:anchorId="5943B4C0" wp14:editId="4341C196">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487C6D8A" w:rsidR="00283898" w:rsidRDefault="00B17DBC" w:rsidP="00B17DBC">
      <w:pPr>
        <w:pStyle w:val="Caption"/>
      </w:pPr>
      <w:bookmarkStart w:id="6" w:name="_Ref121922778"/>
      <w:r>
        <w:t xml:space="preserve">Figure </w:t>
      </w:r>
      <w:fldSimple w:instr=" SEQ Figure \* ARABIC ">
        <w:r w:rsidR="00EE7197">
          <w:rPr>
            <w:noProof/>
          </w:rPr>
          <w:t>6</w:t>
        </w:r>
      </w:fldSimple>
      <w:bookmarkEnd w:id="6"/>
      <w:r>
        <w:t>: fraction of GE features selected for each feature amount and cancer during tumor versus normal prediction</w:t>
      </w:r>
    </w:p>
    <w:p w14:paraId="6B388974" w14:textId="0B6797C1"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7</w:t>
      </w:r>
      <w:r>
        <w:fldChar w:fldCharType="end"/>
      </w:r>
      <w:r>
        <w:t>).</w:t>
      </w:r>
    </w:p>
    <w:p w14:paraId="1A1B72D3" w14:textId="77777777" w:rsidR="005E5774" w:rsidRDefault="005E5774" w:rsidP="005E5774">
      <w:pPr>
        <w:keepNext/>
      </w:pPr>
      <w:r>
        <w:rPr>
          <w:noProof/>
        </w:rPr>
        <w:drawing>
          <wp:inline distT="0" distB="0" distL="0" distR="0" wp14:anchorId="4CECFD68" wp14:editId="5312CF36">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C63F8CD" w14:textId="4C70F05E" w:rsidR="005E5774" w:rsidRDefault="005E5774" w:rsidP="005E5774">
      <w:pPr>
        <w:pStyle w:val="Caption"/>
      </w:pPr>
      <w:bookmarkStart w:id="7" w:name="_Ref121922934"/>
      <w:r>
        <w:t xml:space="preserve">Figure </w:t>
      </w:r>
      <w:fldSimple w:instr=" SEQ Figure \* ARABIC ">
        <w:r w:rsidR="00EE7197">
          <w:rPr>
            <w:noProof/>
          </w:rPr>
          <w:t>7</w:t>
        </w:r>
      </w:fldSimple>
      <w:bookmarkEnd w:id="7"/>
      <w:r w:rsidRPr="005C6D67">
        <w:t xml:space="preserve">: </w:t>
      </w:r>
      <w:r>
        <w:t>absolute amount of GENUS</w:t>
      </w:r>
      <w:r w:rsidRPr="005C6D67">
        <w:t xml:space="preserve"> features selected for each feature amount and cancer during tumor versus normal prediction</w:t>
      </w: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09820086">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E31CD38" w14:textId="61CB6FA0" w:rsidR="00CA251C" w:rsidRDefault="00B17DBC" w:rsidP="00B17DBC">
      <w:pPr>
        <w:pStyle w:val="Caption"/>
      </w:pPr>
      <w:r>
        <w:t xml:space="preserve">Figure </w:t>
      </w:r>
      <w:fldSimple w:instr=" SEQ Figure \* ARABIC ">
        <w:r w:rsidR="00EE7197">
          <w:rPr>
            <w:noProof/>
          </w:rPr>
          <w:t>8</w:t>
        </w:r>
      </w:fldSimple>
      <w:r>
        <w:t xml:space="preserve">: </w:t>
      </w:r>
      <w:r w:rsidRPr="00413DF4">
        <w:t xml:space="preserve">fraction of GE features selected for each feature amount and cancer during </w:t>
      </w:r>
      <w:r>
        <w:t>stage</w:t>
      </w:r>
      <w:r w:rsidRPr="00413DF4">
        <w:t xml:space="preserve"> predictio</w:t>
      </w:r>
      <w:r>
        <w:t>n</w:t>
      </w:r>
    </w:p>
    <w:p w14:paraId="5B2FBE3E" w14:textId="77777777" w:rsidR="00EE7197" w:rsidRDefault="00EE7197" w:rsidP="00EE7197">
      <w:pPr>
        <w:keepNext/>
      </w:pPr>
      <w:r>
        <w:rPr>
          <w:noProof/>
        </w:rPr>
        <w:drawing>
          <wp:inline distT="0" distB="0" distL="0" distR="0" wp14:anchorId="5B87FA20" wp14:editId="7F5EA029">
            <wp:extent cx="5731510" cy="2865755"/>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738EEF3" w14:textId="1110D6E4" w:rsidR="005E5774" w:rsidRPr="005E5774" w:rsidRDefault="00EE7197" w:rsidP="00EE7197">
      <w:pPr>
        <w:pStyle w:val="Caption"/>
      </w:pPr>
      <w:r>
        <w:t xml:space="preserve">Figure </w:t>
      </w:r>
      <w:fldSimple w:instr=" SEQ Figure \* ARABIC ">
        <w:r>
          <w:rPr>
            <w:noProof/>
          </w:rPr>
          <w:t>9</w:t>
        </w:r>
      </w:fldSimple>
      <w:r>
        <w:t xml:space="preserve">: </w:t>
      </w:r>
      <w:r w:rsidRPr="00966288">
        <w:t xml:space="preserve">absolute amount of GENUS features selected for each feature amount and cancer during </w:t>
      </w:r>
      <w:r>
        <w:t>stage</w:t>
      </w:r>
      <w:r w:rsidRPr="00966288">
        <w:t xml:space="preserve"> prediction</w:t>
      </w:r>
    </w:p>
    <w:p w14:paraId="5BDC0AC0" w14:textId="5D811319" w:rsidR="00B17DBC" w:rsidRDefault="00B17DBC" w:rsidP="00CA251C">
      <w:pPr>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3BC68983" w14:textId="1C7375C5" w:rsidR="009240AB" w:rsidRDefault="009240AB" w:rsidP="009240AB">
      <w:pPr>
        <w:pStyle w:val="Heading4"/>
        <w:rPr>
          <w:lang w:val="en-GB"/>
        </w:rPr>
      </w:pPr>
      <w:r>
        <w:rPr>
          <w:lang w:val="en-GB"/>
        </w:rPr>
        <w:t>Feature selection robustness</w:t>
      </w:r>
    </w:p>
    <w:p w14:paraId="1479CF06" w14:textId="2625593D" w:rsidR="009240AB" w:rsidRDefault="009240AB" w:rsidP="009240AB">
      <w:pPr>
        <w:rPr>
          <w:lang w:val="en-GB"/>
        </w:rPr>
      </w:pPr>
      <w:r>
        <w:rPr>
          <w:lang w:val="en-GB"/>
        </w:rPr>
        <w:t xml:space="preserve">Devise experiment to examine feature selection robustness across iterations. </w:t>
      </w:r>
    </w:p>
    <w:p w14:paraId="01DD43F1" w14:textId="5970510A" w:rsidR="009240AB" w:rsidRPr="009240AB" w:rsidRDefault="009240AB" w:rsidP="009240AB">
      <w:pPr>
        <w:rPr>
          <w:lang w:val="en-GB"/>
        </w:rPr>
      </w:pPr>
      <w:r>
        <w:rPr>
          <w:lang w:val="en-GB"/>
        </w:rPr>
        <w:t>[Display bar plot showing the amount of features</w:t>
      </w:r>
      <w:r w:rsidR="00AB3B0E">
        <w:rPr>
          <w:lang w:val="en-GB"/>
        </w:rPr>
        <w:t xml:space="preserve"> selected for different percentages of something iterations e.g. 10 feature selected 40-50% of the time</w:t>
      </w:r>
      <w:r>
        <w:rPr>
          <w:lang w:val="en-GB"/>
        </w:rPr>
        <w:t>]</w:t>
      </w:r>
    </w:p>
    <w:p w14:paraId="52EB8D97" w14:textId="6757D1E1" w:rsidR="009240AB" w:rsidRDefault="009240AB" w:rsidP="009240AB">
      <w:pPr>
        <w:pStyle w:val="Heading3"/>
        <w:rPr>
          <w:lang w:val="en-GB"/>
        </w:rPr>
      </w:pPr>
      <w:r>
        <w:rPr>
          <w:lang w:val="en-GB"/>
        </w:rPr>
        <w:t xml:space="preserve">Results consistent for additional prediction targets </w:t>
      </w:r>
    </w:p>
    <w:p w14:paraId="2F1B907D" w14:textId="44E1C6B2" w:rsidR="009240AB" w:rsidRDefault="009240AB" w:rsidP="009240AB">
      <w:pPr>
        <w:rPr>
          <w:lang w:val="en-GB"/>
        </w:rPr>
      </w:pPr>
      <w:r>
        <w:rPr>
          <w:lang w:val="en-GB"/>
        </w:rPr>
        <w:t>results of survival prediction</w:t>
      </w:r>
    </w:p>
    <w:p w14:paraId="2490813E" w14:textId="4548208F" w:rsidR="00AB3B0E" w:rsidRDefault="00AB3B0E" w:rsidP="009240AB">
      <w:pPr>
        <w:rPr>
          <w:lang w:val="en-GB"/>
        </w:rPr>
      </w:pPr>
      <w:r>
        <w:rPr>
          <w:lang w:val="en-GB"/>
        </w:rPr>
        <w:t>[Display prediction performance of survival]</w:t>
      </w:r>
    </w:p>
    <w:p w14:paraId="44E3AC2B" w14:textId="32148A1A" w:rsidR="009240AB" w:rsidRDefault="009240AB" w:rsidP="009240AB">
      <w:pPr>
        <w:pStyle w:val="Heading3"/>
        <w:rPr>
          <w:lang w:val="en-GB"/>
        </w:rPr>
      </w:pPr>
      <w:r>
        <w:rPr>
          <w:lang w:val="en-GB"/>
        </w:rPr>
        <w:lastRenderedPageBreak/>
        <w:t>Enforcing class balance does not improve performance</w:t>
      </w:r>
    </w:p>
    <w:p w14:paraId="5902D49F" w14:textId="0FA9C1BE" w:rsidR="009240AB" w:rsidRDefault="009240AB" w:rsidP="009240AB">
      <w:pPr>
        <w:rPr>
          <w:lang w:val="en-GB"/>
        </w:rPr>
      </w:pPr>
      <w:r>
        <w:rPr>
          <w:lang w:val="en-GB"/>
        </w:rPr>
        <w:t>results when over sampling</w:t>
      </w:r>
    </w:p>
    <w:p w14:paraId="7E7A5556" w14:textId="3E0E6A5A" w:rsidR="00AB3B0E" w:rsidRDefault="00AB3B0E" w:rsidP="009240AB">
      <w:pPr>
        <w:rPr>
          <w:lang w:val="en-GB"/>
        </w:rPr>
      </w:pPr>
      <w:r>
        <w:rPr>
          <w:lang w:val="en-GB"/>
        </w:rPr>
        <w:t>[Display prediction performance when over sampling]</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1E64BAE"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t xml:space="preserve">Figure </w:t>
      </w:r>
      <w:r>
        <w:rPr>
          <w:noProof/>
        </w:rPr>
        <w:t>4</w:t>
      </w:r>
      <w:r>
        <w:rPr>
          <w:lang w:val="en-GB"/>
        </w:rPr>
        <w:fldChar w:fldCharType="end"/>
      </w:r>
      <w:r>
        <w:rPr>
          <w:lang w:val="en-GB"/>
        </w:rPr>
        <w:t>).</w:t>
      </w:r>
    </w:p>
    <w:p w14:paraId="1412B0FB" w14:textId="1306DA41" w:rsidR="009240AB" w:rsidRPr="009240AB" w:rsidRDefault="00AB3B0E" w:rsidP="009240AB">
      <w:pPr>
        <w:rPr>
          <w:lang w:val="en-GB"/>
        </w:rPr>
      </w:pPr>
      <w:r>
        <w:rPr>
          <w:lang w:val="en-GB"/>
        </w:rPr>
        <w:t>[Display performance of integrated modality versus individual modalities when enforcing modality parity]</w:t>
      </w:r>
    </w:p>
    <w:p w14:paraId="6FB8B054" w14:textId="00FA90F2" w:rsidR="00782B0E" w:rsidRDefault="00782B0E" w:rsidP="00782B0E">
      <w:pPr>
        <w:pStyle w:val="Heading1"/>
        <w:rPr>
          <w:lang w:val="en-GB"/>
        </w:rPr>
      </w:pPr>
      <w:r>
        <w:rPr>
          <w:lang w:val="en-GB"/>
        </w:rPr>
        <w:t>Conclusion</w:t>
      </w:r>
    </w:p>
    <w:p w14:paraId="71376D35" w14:textId="76658908" w:rsidR="00B17DBC" w:rsidRDefault="00B17DBC" w:rsidP="00CA251C">
      <w:pPr>
        <w:rPr>
          <w:lang w:val="en-GB"/>
        </w:rPr>
      </w:pPr>
    </w:p>
    <w:p w14:paraId="3046DEA2" w14:textId="77777777" w:rsidR="00B17DBC" w:rsidRDefault="00B17DBC" w:rsidP="00CA251C">
      <w:pPr>
        <w:rPr>
          <w:lang w:val="en-GB"/>
        </w:rPr>
      </w:pPr>
    </w:p>
    <w:p w14:paraId="0A3719B2" w14:textId="77777777" w:rsidR="00B17DBC" w:rsidRPr="00CA251C" w:rsidRDefault="00B17DBC" w:rsidP="00CA251C">
      <w:pPr>
        <w:rPr>
          <w:lang w:val="en-GB"/>
        </w:rPr>
      </w:pPr>
    </w:p>
    <w:p w14:paraId="751993A9" w14:textId="77777777" w:rsidR="00180923" w:rsidRPr="00180923" w:rsidRDefault="008D0A23" w:rsidP="00180923">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180923" w:rsidRPr="00180923">
        <w:rPr>
          <w:rFonts w:ascii="Calibri" w:hAnsi="Calibri" w:cs="Calibri"/>
        </w:rPr>
        <w:t>1.</w:t>
      </w:r>
      <w:r w:rsidR="00180923" w:rsidRPr="00180923">
        <w:rPr>
          <w:rFonts w:ascii="Calibri" w:hAnsi="Calibri" w:cs="Calibri"/>
        </w:rPr>
        <w:tab/>
        <w:t>Machiraju, G., Amar, D. &amp; Ashley, E. Multi-omics factorization illustrates the added value of deep learning approaches. 7.</w:t>
      </w:r>
    </w:p>
    <w:p w14:paraId="7142BEA4" w14:textId="77777777" w:rsidR="00180923" w:rsidRPr="00180923" w:rsidRDefault="00180923" w:rsidP="00180923">
      <w:pPr>
        <w:pStyle w:val="Bibliography"/>
        <w:rPr>
          <w:rFonts w:ascii="Calibri" w:hAnsi="Calibri" w:cs="Calibri"/>
        </w:rPr>
      </w:pPr>
      <w:r w:rsidRPr="00180923">
        <w:rPr>
          <w:rFonts w:ascii="Calibri" w:hAnsi="Calibri" w:cs="Calibri"/>
        </w:rPr>
        <w:t>2.</w:t>
      </w:r>
      <w:r w:rsidRPr="00180923">
        <w:rPr>
          <w:rFonts w:ascii="Calibri" w:hAnsi="Calibri" w:cs="Calibri"/>
        </w:rPr>
        <w:tab/>
        <w:t xml:space="preserve">Dohlman, A. B. </w:t>
      </w:r>
      <w:r w:rsidRPr="00180923">
        <w:rPr>
          <w:rFonts w:ascii="Calibri" w:hAnsi="Calibri" w:cs="Calibri"/>
          <w:i/>
          <w:iCs/>
        </w:rPr>
        <w:t>et al.</w:t>
      </w:r>
      <w:r w:rsidRPr="00180923">
        <w:rPr>
          <w:rFonts w:ascii="Calibri" w:hAnsi="Calibri" w:cs="Calibri"/>
        </w:rPr>
        <w:t xml:space="preserve"> The cancer microbiome atlas: a pan-cancer comparative analysis to distinguish tissue-resident microbiota from contaminants. </w:t>
      </w:r>
      <w:r w:rsidRPr="00180923">
        <w:rPr>
          <w:rFonts w:ascii="Calibri" w:hAnsi="Calibri" w:cs="Calibri"/>
          <w:i/>
          <w:iCs/>
        </w:rPr>
        <w:t>Cell Host Microbe</w:t>
      </w:r>
      <w:r w:rsidRPr="00180923">
        <w:rPr>
          <w:rFonts w:ascii="Calibri" w:hAnsi="Calibri" w:cs="Calibri"/>
        </w:rPr>
        <w:t xml:space="preserve"> </w:t>
      </w:r>
      <w:r w:rsidRPr="00180923">
        <w:rPr>
          <w:rFonts w:ascii="Calibri" w:hAnsi="Calibri" w:cs="Calibri"/>
          <w:b/>
          <w:bCs/>
        </w:rPr>
        <w:t>29</w:t>
      </w:r>
      <w:r w:rsidRPr="00180923">
        <w:rPr>
          <w:rFonts w:ascii="Calibri" w:hAnsi="Calibri" w:cs="Calibri"/>
        </w:rPr>
        <w:t>, 281-298.e5 (2021).</w:t>
      </w:r>
    </w:p>
    <w:p w14:paraId="28988A59" w14:textId="77777777" w:rsidR="00180923" w:rsidRPr="00180923" w:rsidRDefault="00180923" w:rsidP="00180923">
      <w:pPr>
        <w:pStyle w:val="Bibliography"/>
        <w:rPr>
          <w:rFonts w:ascii="Calibri" w:hAnsi="Calibri" w:cs="Calibri"/>
        </w:rPr>
      </w:pPr>
      <w:r w:rsidRPr="00180923">
        <w:rPr>
          <w:rFonts w:ascii="Calibri" w:hAnsi="Calibri" w:cs="Calibri"/>
        </w:rPr>
        <w:t>3.</w:t>
      </w:r>
      <w:r w:rsidRPr="00180923">
        <w:rPr>
          <w:rFonts w:ascii="Calibri" w:hAnsi="Calibri" w:cs="Calibri"/>
        </w:rPr>
        <w:tab/>
        <w:t xml:space="preserve">Knippel, R. J., Drewes, J. L. &amp; Sears, C. L. The Cancer Microbiome: Recent Highlights and Knowledge Gaps. </w:t>
      </w:r>
      <w:r w:rsidRPr="00180923">
        <w:rPr>
          <w:rFonts w:ascii="Calibri" w:hAnsi="Calibri" w:cs="Calibri"/>
          <w:i/>
          <w:iCs/>
        </w:rPr>
        <w:t>Cancer Discov.</w:t>
      </w:r>
      <w:r w:rsidRPr="00180923">
        <w:rPr>
          <w:rFonts w:ascii="Calibri" w:hAnsi="Calibri" w:cs="Calibri"/>
        </w:rPr>
        <w:t xml:space="preserve"> </w:t>
      </w:r>
      <w:r w:rsidRPr="00180923">
        <w:rPr>
          <w:rFonts w:ascii="Calibri" w:hAnsi="Calibri" w:cs="Calibri"/>
          <w:b/>
          <w:bCs/>
        </w:rPr>
        <w:t>11</w:t>
      </w:r>
      <w:r w:rsidRPr="00180923">
        <w:rPr>
          <w:rFonts w:ascii="Calibri" w:hAnsi="Calibri" w:cs="Calibri"/>
        </w:rPr>
        <w:t>, 2378–2395 (2021).</w:t>
      </w:r>
    </w:p>
    <w:p w14:paraId="7F003A0A" w14:textId="77777777" w:rsidR="00180923" w:rsidRPr="00180923" w:rsidRDefault="00180923" w:rsidP="00180923">
      <w:pPr>
        <w:pStyle w:val="Bibliography"/>
        <w:rPr>
          <w:rFonts w:ascii="Calibri" w:hAnsi="Calibri" w:cs="Calibri"/>
        </w:rPr>
      </w:pPr>
      <w:r w:rsidRPr="00180923">
        <w:rPr>
          <w:rFonts w:ascii="Calibri" w:hAnsi="Calibri" w:cs="Calibri"/>
        </w:rPr>
        <w:t>4.</w:t>
      </w:r>
      <w:r w:rsidRPr="00180923">
        <w:rPr>
          <w:rFonts w:ascii="Calibri" w:hAnsi="Calibri" w:cs="Calibri"/>
        </w:rPr>
        <w:tab/>
        <w:t xml:space="preserve">Garrett, W. S. The gut microbiota and colon cancer. </w:t>
      </w:r>
      <w:r w:rsidRPr="00180923">
        <w:rPr>
          <w:rFonts w:ascii="Calibri" w:hAnsi="Calibri" w:cs="Calibri"/>
          <w:i/>
          <w:iCs/>
        </w:rPr>
        <w:t>Science</w:t>
      </w:r>
      <w:r w:rsidRPr="00180923">
        <w:rPr>
          <w:rFonts w:ascii="Calibri" w:hAnsi="Calibri" w:cs="Calibri"/>
        </w:rPr>
        <w:t xml:space="preserve"> </w:t>
      </w:r>
      <w:r w:rsidRPr="00180923">
        <w:rPr>
          <w:rFonts w:ascii="Calibri" w:hAnsi="Calibri" w:cs="Calibri"/>
          <w:b/>
          <w:bCs/>
        </w:rPr>
        <w:t>364</w:t>
      </w:r>
      <w:r w:rsidRPr="00180923">
        <w:rPr>
          <w:rFonts w:ascii="Calibri" w:hAnsi="Calibri" w:cs="Calibri"/>
        </w:rPr>
        <w:t>, 1133–1135 (2019).</w:t>
      </w:r>
    </w:p>
    <w:p w14:paraId="46BF9D4D" w14:textId="77777777" w:rsidR="00180923" w:rsidRPr="00180923" w:rsidRDefault="00180923" w:rsidP="00180923">
      <w:pPr>
        <w:pStyle w:val="Bibliography"/>
        <w:rPr>
          <w:rFonts w:ascii="Calibri" w:hAnsi="Calibri" w:cs="Calibri"/>
        </w:rPr>
      </w:pPr>
      <w:r w:rsidRPr="00180923">
        <w:rPr>
          <w:rFonts w:ascii="Calibri" w:hAnsi="Calibri" w:cs="Calibri"/>
        </w:rPr>
        <w:t>5.</w:t>
      </w:r>
      <w:r w:rsidRPr="00180923">
        <w:rPr>
          <w:rFonts w:ascii="Calibri" w:hAnsi="Calibri" w:cs="Calibri"/>
        </w:rPr>
        <w:tab/>
        <w:t xml:space="preserve">Poore, G. D. </w:t>
      </w:r>
      <w:r w:rsidRPr="00180923">
        <w:rPr>
          <w:rFonts w:ascii="Calibri" w:hAnsi="Calibri" w:cs="Calibri"/>
          <w:i/>
          <w:iCs/>
        </w:rPr>
        <w:t>et al.</w:t>
      </w:r>
      <w:r w:rsidRPr="00180923">
        <w:rPr>
          <w:rFonts w:ascii="Calibri" w:hAnsi="Calibri" w:cs="Calibri"/>
        </w:rPr>
        <w:t xml:space="preserve"> Microbiome analyses of blood and tissues suggest cancer diagnostic approach. </w:t>
      </w:r>
      <w:r w:rsidRPr="00180923">
        <w:rPr>
          <w:rFonts w:ascii="Calibri" w:hAnsi="Calibri" w:cs="Calibri"/>
          <w:i/>
          <w:iCs/>
        </w:rPr>
        <w:t>Nature</w:t>
      </w:r>
      <w:r w:rsidRPr="00180923">
        <w:rPr>
          <w:rFonts w:ascii="Calibri" w:hAnsi="Calibri" w:cs="Calibri"/>
        </w:rPr>
        <w:t xml:space="preserve"> </w:t>
      </w:r>
      <w:r w:rsidRPr="00180923">
        <w:rPr>
          <w:rFonts w:ascii="Calibri" w:hAnsi="Calibri" w:cs="Calibri"/>
          <w:b/>
          <w:bCs/>
        </w:rPr>
        <w:t>579</w:t>
      </w:r>
      <w:r w:rsidRPr="00180923">
        <w:rPr>
          <w:rFonts w:ascii="Calibri" w:hAnsi="Calibri" w:cs="Calibri"/>
        </w:rPr>
        <w:t>, 567–574 (2020).</w:t>
      </w:r>
    </w:p>
    <w:p w14:paraId="40025CA1" w14:textId="77777777" w:rsidR="00180923" w:rsidRPr="00180923" w:rsidRDefault="00180923" w:rsidP="00180923">
      <w:pPr>
        <w:pStyle w:val="Bibliography"/>
        <w:rPr>
          <w:rFonts w:ascii="Calibri" w:hAnsi="Calibri" w:cs="Calibri"/>
        </w:rPr>
      </w:pPr>
      <w:r w:rsidRPr="00180923">
        <w:rPr>
          <w:rFonts w:ascii="Calibri" w:hAnsi="Calibri" w:cs="Calibri"/>
        </w:rPr>
        <w:t>6.</w:t>
      </w:r>
      <w:r w:rsidRPr="00180923">
        <w:rPr>
          <w:rFonts w:ascii="Calibri" w:hAnsi="Calibri" w:cs="Calibri"/>
        </w:rPr>
        <w:tab/>
        <w:t xml:space="preserve">Nyholm, L. </w:t>
      </w:r>
      <w:r w:rsidRPr="00180923">
        <w:rPr>
          <w:rFonts w:ascii="Calibri" w:hAnsi="Calibri" w:cs="Calibri"/>
          <w:i/>
          <w:iCs/>
        </w:rPr>
        <w:t>et al.</w:t>
      </w:r>
      <w:r w:rsidRPr="00180923">
        <w:rPr>
          <w:rFonts w:ascii="Calibri" w:hAnsi="Calibri" w:cs="Calibri"/>
        </w:rPr>
        <w:t xml:space="preserve"> Holo-Omics: Integrated Host-Microbiota Multi-omics for Basic and Applied Biological Research. </w:t>
      </w:r>
      <w:r w:rsidRPr="00180923">
        <w:rPr>
          <w:rFonts w:ascii="Calibri" w:hAnsi="Calibri" w:cs="Calibri"/>
          <w:i/>
          <w:iCs/>
        </w:rPr>
        <w:t>iScience</w:t>
      </w:r>
      <w:r w:rsidRPr="00180923">
        <w:rPr>
          <w:rFonts w:ascii="Calibri" w:hAnsi="Calibri" w:cs="Calibri"/>
        </w:rPr>
        <w:t xml:space="preserve"> </w:t>
      </w:r>
      <w:r w:rsidRPr="00180923">
        <w:rPr>
          <w:rFonts w:ascii="Calibri" w:hAnsi="Calibri" w:cs="Calibri"/>
          <w:b/>
          <w:bCs/>
        </w:rPr>
        <w:t>23</w:t>
      </w:r>
      <w:r w:rsidRPr="00180923">
        <w:rPr>
          <w:rFonts w:ascii="Calibri" w:hAnsi="Calibri" w:cs="Calibri"/>
        </w:rPr>
        <w:t>, 101414 (2020).</w:t>
      </w:r>
    </w:p>
    <w:p w14:paraId="35A8552B" w14:textId="77777777" w:rsidR="00180923" w:rsidRPr="00180923" w:rsidRDefault="00180923" w:rsidP="00180923">
      <w:pPr>
        <w:pStyle w:val="Bibliography"/>
        <w:rPr>
          <w:rFonts w:ascii="Calibri" w:hAnsi="Calibri" w:cs="Calibri"/>
        </w:rPr>
      </w:pPr>
      <w:r w:rsidRPr="00180923">
        <w:rPr>
          <w:rFonts w:ascii="Calibri" w:hAnsi="Calibri" w:cs="Calibri"/>
        </w:rPr>
        <w:lastRenderedPageBreak/>
        <w:t>7.</w:t>
      </w:r>
      <w:r w:rsidRPr="00180923">
        <w:rPr>
          <w:rFonts w:ascii="Calibri" w:hAnsi="Calibri" w:cs="Calibri"/>
        </w:rPr>
        <w:tab/>
        <w:t xml:space="preserve">Kwon, M., Seo, S.-S., Kim, M. K., Lee, D. O. &amp; Lim, M. C. Compositional and Functional Differences between Microbiota and Cervical Carcinogenesis as Identified by Shotgun Metagenomic Sequencing. </w:t>
      </w:r>
      <w:r w:rsidRPr="00180923">
        <w:rPr>
          <w:rFonts w:ascii="Calibri" w:hAnsi="Calibri" w:cs="Calibri"/>
          <w:i/>
          <w:iCs/>
        </w:rPr>
        <w:t>Cancers</w:t>
      </w:r>
      <w:r w:rsidRPr="00180923">
        <w:rPr>
          <w:rFonts w:ascii="Calibri" w:hAnsi="Calibri" w:cs="Calibri"/>
        </w:rPr>
        <w:t xml:space="preserve"> </w:t>
      </w:r>
      <w:r w:rsidRPr="00180923">
        <w:rPr>
          <w:rFonts w:ascii="Calibri" w:hAnsi="Calibri" w:cs="Calibri"/>
          <w:b/>
          <w:bCs/>
        </w:rPr>
        <w:t>11</w:t>
      </w:r>
      <w:r w:rsidRPr="00180923">
        <w:rPr>
          <w:rFonts w:ascii="Calibri" w:hAnsi="Calibri" w:cs="Calibri"/>
        </w:rPr>
        <w:t>, 309 (2019).</w:t>
      </w:r>
    </w:p>
    <w:p w14:paraId="15D833CE" w14:textId="77777777" w:rsidR="00180923" w:rsidRPr="00180923" w:rsidRDefault="00180923" w:rsidP="00180923">
      <w:pPr>
        <w:pStyle w:val="Bibliography"/>
        <w:rPr>
          <w:rFonts w:ascii="Calibri" w:hAnsi="Calibri" w:cs="Calibri"/>
        </w:rPr>
      </w:pPr>
      <w:r w:rsidRPr="00180923">
        <w:rPr>
          <w:rFonts w:ascii="Calibri" w:hAnsi="Calibri" w:cs="Calibri"/>
        </w:rPr>
        <w:t>8.</w:t>
      </w:r>
      <w:r w:rsidRPr="00180923">
        <w:rPr>
          <w:rFonts w:ascii="Calibri" w:hAnsi="Calibri" w:cs="Calibri"/>
        </w:rPr>
        <w:tab/>
        <w:t xml:space="preserve">Elinav, E., Garrett, W. S., Trinchieri, G. &amp; Wargo, J. The cancer microbiome. </w:t>
      </w:r>
      <w:r w:rsidRPr="00180923">
        <w:rPr>
          <w:rFonts w:ascii="Calibri" w:hAnsi="Calibri" w:cs="Calibri"/>
          <w:i/>
          <w:iCs/>
        </w:rPr>
        <w:t>Nat. Rev. Cancer</w:t>
      </w:r>
      <w:r w:rsidRPr="00180923">
        <w:rPr>
          <w:rFonts w:ascii="Calibri" w:hAnsi="Calibri" w:cs="Calibri"/>
        </w:rPr>
        <w:t xml:space="preserve"> </w:t>
      </w:r>
      <w:r w:rsidRPr="00180923">
        <w:rPr>
          <w:rFonts w:ascii="Calibri" w:hAnsi="Calibri" w:cs="Calibri"/>
          <w:b/>
          <w:bCs/>
        </w:rPr>
        <w:t>19</w:t>
      </w:r>
      <w:r w:rsidRPr="00180923">
        <w:rPr>
          <w:rFonts w:ascii="Calibri" w:hAnsi="Calibri" w:cs="Calibri"/>
        </w:rPr>
        <w:t>, 371–376 (2019).</w:t>
      </w:r>
    </w:p>
    <w:p w14:paraId="22482FDE" w14:textId="77777777" w:rsidR="00180923" w:rsidRPr="00180923" w:rsidRDefault="00180923" w:rsidP="00180923">
      <w:pPr>
        <w:pStyle w:val="Bibliography"/>
        <w:rPr>
          <w:rFonts w:ascii="Calibri" w:hAnsi="Calibri" w:cs="Calibri"/>
        </w:rPr>
      </w:pPr>
      <w:r w:rsidRPr="00180923">
        <w:rPr>
          <w:rFonts w:ascii="Calibri" w:hAnsi="Calibri" w:cs="Calibri"/>
        </w:rPr>
        <w:t>9.</w:t>
      </w:r>
      <w:r w:rsidRPr="00180923">
        <w:rPr>
          <w:rFonts w:ascii="Calibri" w:hAnsi="Calibri" w:cs="Calibri"/>
        </w:rPr>
        <w:tab/>
        <w:t xml:space="preserve">Fang, H., Du, Y., Pan, S., Zhong, M. &amp; Tang, J. Patients with Parkinson’s disease predict a lower incidence of colorectal cancer. </w:t>
      </w:r>
      <w:r w:rsidRPr="00180923">
        <w:rPr>
          <w:rFonts w:ascii="Calibri" w:hAnsi="Calibri" w:cs="Calibri"/>
          <w:i/>
          <w:iCs/>
        </w:rPr>
        <w:t>BMC Geriatr.</w:t>
      </w:r>
      <w:r w:rsidRPr="00180923">
        <w:rPr>
          <w:rFonts w:ascii="Calibri" w:hAnsi="Calibri" w:cs="Calibri"/>
        </w:rPr>
        <w:t xml:space="preserve"> </w:t>
      </w:r>
      <w:r w:rsidRPr="00180923">
        <w:rPr>
          <w:rFonts w:ascii="Calibri" w:hAnsi="Calibri" w:cs="Calibri"/>
          <w:b/>
          <w:bCs/>
        </w:rPr>
        <w:t>21</w:t>
      </w:r>
      <w:r w:rsidRPr="00180923">
        <w:rPr>
          <w:rFonts w:ascii="Calibri" w:hAnsi="Calibri" w:cs="Calibri"/>
        </w:rPr>
        <w:t>, 564 (2021).</w:t>
      </w:r>
    </w:p>
    <w:p w14:paraId="46611CCF" w14:textId="77777777" w:rsidR="00180923" w:rsidRPr="00180923" w:rsidRDefault="00180923" w:rsidP="00180923">
      <w:pPr>
        <w:pStyle w:val="Bibliography"/>
        <w:rPr>
          <w:rFonts w:ascii="Calibri" w:hAnsi="Calibri" w:cs="Calibri"/>
          <w:lang w:val="nl-NL"/>
        </w:rPr>
      </w:pPr>
      <w:r w:rsidRPr="00180923">
        <w:rPr>
          <w:rFonts w:ascii="Calibri" w:hAnsi="Calibri" w:cs="Calibri"/>
        </w:rPr>
        <w:t>10.</w:t>
      </w:r>
      <w:r w:rsidRPr="00180923">
        <w:rPr>
          <w:rFonts w:ascii="Calibri" w:hAnsi="Calibri" w:cs="Calibri"/>
        </w:rPr>
        <w:tab/>
        <w:t xml:space="preserve">Alberdi, A., Andersen, S. B., Limborg, M. T., Dunn, R. R. &amp; Gilbert, M. T. P. Disentangling host–microbiota complexity through hologenomics. </w:t>
      </w:r>
      <w:r w:rsidRPr="00180923">
        <w:rPr>
          <w:rFonts w:ascii="Calibri" w:hAnsi="Calibri" w:cs="Calibri"/>
          <w:i/>
          <w:iCs/>
          <w:lang w:val="nl-NL"/>
        </w:rPr>
        <w:t>Nat. Rev. Genet.</w:t>
      </w:r>
      <w:r w:rsidRPr="00180923">
        <w:rPr>
          <w:rFonts w:ascii="Calibri" w:hAnsi="Calibri" w:cs="Calibri"/>
          <w:lang w:val="nl-NL"/>
        </w:rPr>
        <w:t xml:space="preserve"> 1–17 (2021) doi:10.1038/s41576-021-00421-0.</w:t>
      </w:r>
    </w:p>
    <w:p w14:paraId="169AFDC7" w14:textId="77777777" w:rsidR="00180923" w:rsidRPr="00180923" w:rsidRDefault="00180923" w:rsidP="00180923">
      <w:pPr>
        <w:pStyle w:val="Bibliography"/>
        <w:rPr>
          <w:rFonts w:ascii="Calibri" w:hAnsi="Calibri" w:cs="Calibri"/>
        </w:rPr>
      </w:pPr>
      <w:r w:rsidRPr="00180923">
        <w:rPr>
          <w:rFonts w:ascii="Calibri" w:hAnsi="Calibri" w:cs="Calibri"/>
          <w:lang w:val="nl-NL"/>
        </w:rPr>
        <w:t>11.</w:t>
      </w:r>
      <w:r w:rsidRPr="00180923">
        <w:rPr>
          <w:rFonts w:ascii="Calibri" w:hAnsi="Calibri" w:cs="Calibri"/>
          <w:lang w:val="nl-NL"/>
        </w:rPr>
        <w:tab/>
        <w:t xml:space="preserve">Limborg, M. T. </w:t>
      </w:r>
      <w:r w:rsidRPr="00180923">
        <w:rPr>
          <w:rFonts w:ascii="Calibri" w:hAnsi="Calibri" w:cs="Calibri"/>
          <w:i/>
          <w:iCs/>
          <w:lang w:val="nl-NL"/>
        </w:rPr>
        <w:t>et al.</w:t>
      </w:r>
      <w:r w:rsidRPr="00180923">
        <w:rPr>
          <w:rFonts w:ascii="Calibri" w:hAnsi="Calibri" w:cs="Calibri"/>
          <w:lang w:val="nl-NL"/>
        </w:rPr>
        <w:t xml:space="preserve"> </w:t>
      </w:r>
      <w:r w:rsidRPr="00180923">
        <w:rPr>
          <w:rFonts w:ascii="Calibri" w:hAnsi="Calibri" w:cs="Calibri"/>
        </w:rPr>
        <w:t xml:space="preserve">Applied Hologenomics: Feasibility and Potential in Aquaculture. </w:t>
      </w:r>
      <w:r w:rsidRPr="00180923">
        <w:rPr>
          <w:rFonts w:ascii="Calibri" w:hAnsi="Calibri" w:cs="Calibri"/>
          <w:i/>
          <w:iCs/>
        </w:rPr>
        <w:t>Trends Biotechnol.</w:t>
      </w:r>
      <w:r w:rsidRPr="00180923">
        <w:rPr>
          <w:rFonts w:ascii="Calibri" w:hAnsi="Calibri" w:cs="Calibri"/>
        </w:rPr>
        <w:t xml:space="preserve"> </w:t>
      </w:r>
      <w:r w:rsidRPr="00180923">
        <w:rPr>
          <w:rFonts w:ascii="Calibri" w:hAnsi="Calibri" w:cs="Calibri"/>
          <w:b/>
          <w:bCs/>
        </w:rPr>
        <w:t>36</w:t>
      </w:r>
      <w:r w:rsidRPr="00180923">
        <w:rPr>
          <w:rFonts w:ascii="Calibri" w:hAnsi="Calibri" w:cs="Calibri"/>
        </w:rPr>
        <w:t>, 252–264 (2018).</w:t>
      </w:r>
    </w:p>
    <w:p w14:paraId="53068732" w14:textId="77777777" w:rsidR="00180923" w:rsidRPr="00180923" w:rsidRDefault="00180923" w:rsidP="00180923">
      <w:pPr>
        <w:pStyle w:val="Bibliography"/>
        <w:rPr>
          <w:rFonts w:ascii="Calibri" w:hAnsi="Calibri" w:cs="Calibri"/>
        </w:rPr>
      </w:pPr>
      <w:r w:rsidRPr="00180923">
        <w:rPr>
          <w:rFonts w:ascii="Calibri" w:hAnsi="Calibri" w:cs="Calibri"/>
        </w:rPr>
        <w:t>12.</w:t>
      </w:r>
      <w:r w:rsidRPr="00180923">
        <w:rPr>
          <w:rFonts w:ascii="Calibri" w:hAnsi="Calibri" w:cs="Calibri"/>
        </w:rPr>
        <w:tab/>
        <w:t xml:space="preserve">Greathouse, K. L. </w:t>
      </w:r>
      <w:r w:rsidRPr="00180923">
        <w:rPr>
          <w:rFonts w:ascii="Calibri" w:hAnsi="Calibri" w:cs="Calibri"/>
          <w:i/>
          <w:iCs/>
        </w:rPr>
        <w:t>et al.</w:t>
      </w:r>
      <w:r w:rsidRPr="00180923">
        <w:rPr>
          <w:rFonts w:ascii="Calibri" w:hAnsi="Calibri" w:cs="Calibri"/>
        </w:rPr>
        <w:t xml:space="preserve"> Interaction between the microbiome and TP53 in human lung cancer. </w:t>
      </w:r>
      <w:r w:rsidRPr="00180923">
        <w:rPr>
          <w:rFonts w:ascii="Calibri" w:hAnsi="Calibri" w:cs="Calibri"/>
          <w:i/>
          <w:iCs/>
        </w:rPr>
        <w:t>Genome Biol.</w:t>
      </w:r>
      <w:r w:rsidRPr="00180923">
        <w:rPr>
          <w:rFonts w:ascii="Calibri" w:hAnsi="Calibri" w:cs="Calibri"/>
        </w:rPr>
        <w:t xml:space="preserve"> </w:t>
      </w:r>
      <w:r w:rsidRPr="00180923">
        <w:rPr>
          <w:rFonts w:ascii="Calibri" w:hAnsi="Calibri" w:cs="Calibri"/>
          <w:b/>
          <w:bCs/>
        </w:rPr>
        <w:t>19</w:t>
      </w:r>
      <w:r w:rsidRPr="00180923">
        <w:rPr>
          <w:rFonts w:ascii="Calibri" w:hAnsi="Calibri" w:cs="Calibri"/>
        </w:rPr>
        <w:t>, 123 (2018).</w:t>
      </w:r>
    </w:p>
    <w:p w14:paraId="3C7D6314" w14:textId="77777777" w:rsidR="00180923" w:rsidRPr="00180923" w:rsidRDefault="00180923" w:rsidP="00180923">
      <w:pPr>
        <w:pStyle w:val="Bibliography"/>
        <w:rPr>
          <w:rFonts w:ascii="Calibri" w:hAnsi="Calibri" w:cs="Calibri"/>
        </w:rPr>
      </w:pPr>
      <w:r w:rsidRPr="00180923">
        <w:rPr>
          <w:rFonts w:ascii="Calibri" w:hAnsi="Calibri" w:cs="Calibri"/>
        </w:rPr>
        <w:t>13.</w:t>
      </w:r>
      <w:r w:rsidRPr="00180923">
        <w:rPr>
          <w:rFonts w:ascii="Calibri" w:hAnsi="Calibri" w:cs="Calibri"/>
        </w:rPr>
        <w:tab/>
        <w:t xml:space="preserve">Wang, Y., Wang, Y. &amp; Wang, J. A comprehensive analysis of intratumor microbiome in head and neck squamous cell carcinoma. </w:t>
      </w:r>
      <w:r w:rsidRPr="00180923">
        <w:rPr>
          <w:rFonts w:ascii="Calibri" w:hAnsi="Calibri" w:cs="Calibri"/>
          <w:i/>
          <w:iCs/>
        </w:rPr>
        <w:t>Eur. Arch. Otorhinolaryngol.</w:t>
      </w:r>
      <w:r w:rsidRPr="00180923">
        <w:rPr>
          <w:rFonts w:ascii="Calibri" w:hAnsi="Calibri" w:cs="Calibri"/>
        </w:rPr>
        <w:t xml:space="preserve"> (2022) doi:10.1007/s00405-022-07284-z.</w:t>
      </w:r>
    </w:p>
    <w:p w14:paraId="314ECEE8" w14:textId="77777777" w:rsidR="00180923" w:rsidRPr="00180923" w:rsidRDefault="00180923" w:rsidP="00180923">
      <w:pPr>
        <w:pStyle w:val="Bibliography"/>
        <w:rPr>
          <w:rFonts w:ascii="Calibri" w:hAnsi="Calibri" w:cs="Calibri"/>
        </w:rPr>
      </w:pPr>
      <w:r w:rsidRPr="00180923">
        <w:rPr>
          <w:rFonts w:ascii="Calibri" w:hAnsi="Calibri" w:cs="Calibri"/>
        </w:rPr>
        <w:t>14.</w:t>
      </w:r>
      <w:r w:rsidRPr="00180923">
        <w:rPr>
          <w:rFonts w:ascii="Calibri" w:hAnsi="Calibri" w:cs="Calibri"/>
        </w:rPr>
        <w:tab/>
        <w:t xml:space="preserve">Chakladar, J. </w:t>
      </w:r>
      <w:r w:rsidRPr="00180923">
        <w:rPr>
          <w:rFonts w:ascii="Calibri" w:hAnsi="Calibri" w:cs="Calibri"/>
          <w:i/>
          <w:iCs/>
        </w:rPr>
        <w:t>et al.</w:t>
      </w:r>
      <w:r w:rsidRPr="00180923">
        <w:rPr>
          <w:rFonts w:ascii="Calibri" w:hAnsi="Calibri" w:cs="Calibri"/>
        </w:rPr>
        <w:t xml:space="preserve"> The Pancreatic Microbiome is Associated with Carcinogenesis and Worse Prognosis in Males and Smokers. </w:t>
      </w:r>
      <w:r w:rsidRPr="00180923">
        <w:rPr>
          <w:rFonts w:ascii="Calibri" w:hAnsi="Calibri" w:cs="Calibri"/>
          <w:i/>
          <w:iCs/>
        </w:rPr>
        <w:t>Cancers</w:t>
      </w:r>
      <w:r w:rsidRPr="00180923">
        <w:rPr>
          <w:rFonts w:ascii="Calibri" w:hAnsi="Calibri" w:cs="Calibri"/>
        </w:rPr>
        <w:t xml:space="preserve"> </w:t>
      </w:r>
      <w:r w:rsidRPr="00180923">
        <w:rPr>
          <w:rFonts w:ascii="Calibri" w:hAnsi="Calibri" w:cs="Calibri"/>
          <w:b/>
          <w:bCs/>
        </w:rPr>
        <w:t>12</w:t>
      </w:r>
      <w:r w:rsidRPr="00180923">
        <w:rPr>
          <w:rFonts w:ascii="Calibri" w:hAnsi="Calibri" w:cs="Calibri"/>
        </w:rPr>
        <w:t>, 2672 (2020).</w:t>
      </w:r>
    </w:p>
    <w:p w14:paraId="37646F8D" w14:textId="77777777" w:rsidR="00180923" w:rsidRPr="00180923" w:rsidRDefault="00180923" w:rsidP="00180923">
      <w:pPr>
        <w:pStyle w:val="Bibliography"/>
        <w:rPr>
          <w:rFonts w:ascii="Calibri" w:hAnsi="Calibri" w:cs="Calibri"/>
        </w:rPr>
      </w:pPr>
      <w:r w:rsidRPr="00180923">
        <w:rPr>
          <w:rFonts w:ascii="Calibri" w:hAnsi="Calibri" w:cs="Calibri"/>
        </w:rPr>
        <w:t>15.</w:t>
      </w:r>
      <w:r w:rsidRPr="00180923">
        <w:rPr>
          <w:rFonts w:ascii="Calibri" w:hAnsi="Calibri" w:cs="Calibri"/>
        </w:rPr>
        <w:tab/>
        <w:t xml:space="preserve">Erickson, A. R. </w:t>
      </w:r>
      <w:r w:rsidRPr="00180923">
        <w:rPr>
          <w:rFonts w:ascii="Calibri" w:hAnsi="Calibri" w:cs="Calibri"/>
          <w:i/>
          <w:iCs/>
        </w:rPr>
        <w:t>et al.</w:t>
      </w:r>
      <w:r w:rsidRPr="00180923">
        <w:rPr>
          <w:rFonts w:ascii="Calibri" w:hAnsi="Calibri" w:cs="Calibri"/>
        </w:rPr>
        <w:t xml:space="preserve"> Integrated Metagenomics/Metaproteomics Reveals Human Host-Microbiota Signatures of Crohn’s Disease. </w:t>
      </w:r>
      <w:r w:rsidRPr="00180923">
        <w:rPr>
          <w:rFonts w:ascii="Calibri" w:hAnsi="Calibri" w:cs="Calibri"/>
          <w:i/>
          <w:iCs/>
        </w:rPr>
        <w:t>PLoS ONE</w:t>
      </w:r>
      <w:r w:rsidRPr="00180923">
        <w:rPr>
          <w:rFonts w:ascii="Calibri" w:hAnsi="Calibri" w:cs="Calibri"/>
        </w:rPr>
        <w:t xml:space="preserve"> </w:t>
      </w:r>
      <w:r w:rsidRPr="00180923">
        <w:rPr>
          <w:rFonts w:ascii="Calibri" w:hAnsi="Calibri" w:cs="Calibri"/>
          <w:b/>
          <w:bCs/>
        </w:rPr>
        <w:t>7</w:t>
      </w:r>
      <w:r w:rsidRPr="00180923">
        <w:rPr>
          <w:rFonts w:ascii="Calibri" w:hAnsi="Calibri" w:cs="Calibri"/>
        </w:rPr>
        <w:t>, e49138 (2012).</w:t>
      </w:r>
    </w:p>
    <w:p w14:paraId="231842D3" w14:textId="77777777" w:rsidR="00180923" w:rsidRPr="00180923" w:rsidRDefault="00180923" w:rsidP="00180923">
      <w:pPr>
        <w:pStyle w:val="Bibliography"/>
        <w:rPr>
          <w:rFonts w:ascii="Calibri" w:hAnsi="Calibri" w:cs="Calibri"/>
        </w:rPr>
      </w:pPr>
      <w:r w:rsidRPr="00180923">
        <w:rPr>
          <w:rFonts w:ascii="Calibri" w:hAnsi="Calibri" w:cs="Calibri"/>
        </w:rPr>
        <w:t>16.</w:t>
      </w:r>
      <w:r w:rsidRPr="00180923">
        <w:rPr>
          <w:rFonts w:ascii="Calibri" w:hAnsi="Calibri" w:cs="Calibri"/>
        </w:rPr>
        <w:tab/>
        <w:t xml:space="preserve">Proctor, L. M. </w:t>
      </w:r>
      <w:r w:rsidRPr="00180923">
        <w:rPr>
          <w:rFonts w:ascii="Calibri" w:hAnsi="Calibri" w:cs="Calibri"/>
          <w:i/>
          <w:iCs/>
        </w:rPr>
        <w:t>et al.</w:t>
      </w:r>
      <w:r w:rsidRPr="00180923">
        <w:rPr>
          <w:rFonts w:ascii="Calibri" w:hAnsi="Calibri" w:cs="Calibri"/>
        </w:rPr>
        <w:t xml:space="preserve"> The Integrative Human Microbiome Project. </w:t>
      </w:r>
      <w:r w:rsidRPr="00180923">
        <w:rPr>
          <w:rFonts w:ascii="Calibri" w:hAnsi="Calibri" w:cs="Calibri"/>
          <w:i/>
          <w:iCs/>
        </w:rPr>
        <w:t>Nature</w:t>
      </w:r>
      <w:r w:rsidRPr="00180923">
        <w:rPr>
          <w:rFonts w:ascii="Calibri" w:hAnsi="Calibri" w:cs="Calibri"/>
        </w:rPr>
        <w:t xml:space="preserve"> </w:t>
      </w:r>
      <w:r w:rsidRPr="00180923">
        <w:rPr>
          <w:rFonts w:ascii="Calibri" w:hAnsi="Calibri" w:cs="Calibri"/>
          <w:b/>
          <w:bCs/>
        </w:rPr>
        <w:t>569</w:t>
      </w:r>
      <w:r w:rsidRPr="00180923">
        <w:rPr>
          <w:rFonts w:ascii="Calibri" w:hAnsi="Calibri" w:cs="Calibri"/>
        </w:rPr>
        <w:t>, 641–648 (2019).</w:t>
      </w:r>
    </w:p>
    <w:p w14:paraId="74C860E1" w14:textId="77777777" w:rsidR="00180923" w:rsidRPr="00180923" w:rsidRDefault="00180923" w:rsidP="00180923">
      <w:pPr>
        <w:pStyle w:val="Bibliography"/>
        <w:rPr>
          <w:rFonts w:ascii="Calibri" w:hAnsi="Calibri" w:cs="Calibri"/>
        </w:rPr>
      </w:pPr>
      <w:r w:rsidRPr="00180923">
        <w:rPr>
          <w:rFonts w:ascii="Calibri" w:hAnsi="Calibri" w:cs="Calibri"/>
        </w:rPr>
        <w:t>17.</w:t>
      </w:r>
      <w:r w:rsidRPr="00180923">
        <w:rPr>
          <w:rFonts w:ascii="Calibri" w:hAnsi="Calibri" w:cs="Calibri"/>
        </w:rPr>
        <w:tab/>
        <w:t xml:space="preserve">Duan, R. </w:t>
      </w:r>
      <w:r w:rsidRPr="00180923">
        <w:rPr>
          <w:rFonts w:ascii="Calibri" w:hAnsi="Calibri" w:cs="Calibri"/>
          <w:i/>
          <w:iCs/>
        </w:rPr>
        <w:t>et al.</w:t>
      </w:r>
      <w:r w:rsidRPr="00180923">
        <w:rPr>
          <w:rFonts w:ascii="Calibri" w:hAnsi="Calibri" w:cs="Calibri"/>
        </w:rPr>
        <w:t xml:space="preserve"> Evaluation and comparison of multi-omics data integration methods for cancer subtyping. </w:t>
      </w:r>
      <w:r w:rsidRPr="00180923">
        <w:rPr>
          <w:rFonts w:ascii="Calibri" w:hAnsi="Calibri" w:cs="Calibri"/>
          <w:i/>
          <w:iCs/>
        </w:rPr>
        <w:t>PLOS Comput. Biol.</w:t>
      </w:r>
      <w:r w:rsidRPr="00180923">
        <w:rPr>
          <w:rFonts w:ascii="Calibri" w:hAnsi="Calibri" w:cs="Calibri"/>
        </w:rPr>
        <w:t xml:space="preserve"> </w:t>
      </w:r>
      <w:r w:rsidRPr="00180923">
        <w:rPr>
          <w:rFonts w:ascii="Calibri" w:hAnsi="Calibri" w:cs="Calibri"/>
          <w:b/>
          <w:bCs/>
        </w:rPr>
        <w:t>17</w:t>
      </w:r>
      <w:r w:rsidRPr="00180923">
        <w:rPr>
          <w:rFonts w:ascii="Calibri" w:hAnsi="Calibri" w:cs="Calibri"/>
        </w:rPr>
        <w:t>, e1009224 (2021).</w:t>
      </w:r>
    </w:p>
    <w:p w14:paraId="46399BD6" w14:textId="77777777" w:rsidR="00180923" w:rsidRPr="00180923" w:rsidRDefault="00180923" w:rsidP="00180923">
      <w:pPr>
        <w:pStyle w:val="Bibliography"/>
        <w:rPr>
          <w:rFonts w:ascii="Calibri" w:hAnsi="Calibri" w:cs="Calibri"/>
        </w:rPr>
      </w:pPr>
      <w:r w:rsidRPr="00180923">
        <w:rPr>
          <w:rFonts w:ascii="Calibri" w:hAnsi="Calibri" w:cs="Calibri"/>
        </w:rPr>
        <w:lastRenderedPageBreak/>
        <w:t>18.</w:t>
      </w:r>
      <w:r w:rsidRPr="00180923">
        <w:rPr>
          <w:rFonts w:ascii="Calibri" w:hAnsi="Calibri" w:cs="Calibri"/>
        </w:rPr>
        <w:tab/>
        <w:t xml:space="preserve">Way, G. P. &amp; Greene, C. S. Extracting a biologically relevant latent space from cancer transcriptomes with variational autoencoders. </w:t>
      </w:r>
      <w:r w:rsidRPr="00180923">
        <w:rPr>
          <w:rFonts w:ascii="Calibri" w:hAnsi="Calibri" w:cs="Calibri"/>
          <w:i/>
          <w:iCs/>
        </w:rPr>
        <w:t>Pac. Symp. Biocomput. Pac. Symp. Biocomput.</w:t>
      </w:r>
      <w:r w:rsidRPr="00180923">
        <w:rPr>
          <w:rFonts w:ascii="Calibri" w:hAnsi="Calibri" w:cs="Calibri"/>
        </w:rPr>
        <w:t xml:space="preserve"> </w:t>
      </w:r>
      <w:r w:rsidRPr="00180923">
        <w:rPr>
          <w:rFonts w:ascii="Calibri" w:hAnsi="Calibri" w:cs="Calibri"/>
          <w:b/>
          <w:bCs/>
        </w:rPr>
        <w:t>23</w:t>
      </w:r>
      <w:r w:rsidRPr="00180923">
        <w:rPr>
          <w:rFonts w:ascii="Calibri" w:hAnsi="Calibri" w:cs="Calibri"/>
        </w:rPr>
        <w:t>, 80–91 (2018).</w:t>
      </w:r>
    </w:p>
    <w:p w14:paraId="20CDD50F" w14:textId="556B2FBE"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B244D" w14:textId="77777777" w:rsidR="0004638E" w:rsidRDefault="0004638E" w:rsidP="001F73E5">
      <w:pPr>
        <w:spacing w:after="0" w:line="240" w:lineRule="auto"/>
      </w:pPr>
      <w:r>
        <w:separator/>
      </w:r>
    </w:p>
  </w:endnote>
  <w:endnote w:type="continuationSeparator" w:id="0">
    <w:p w14:paraId="2CEE60C1" w14:textId="77777777" w:rsidR="0004638E" w:rsidRDefault="0004638E"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996D7" w14:textId="77777777" w:rsidR="0004638E" w:rsidRDefault="0004638E" w:rsidP="001F73E5">
      <w:pPr>
        <w:spacing w:after="0" w:line="240" w:lineRule="auto"/>
      </w:pPr>
      <w:r>
        <w:separator/>
      </w:r>
    </w:p>
  </w:footnote>
  <w:footnote w:type="continuationSeparator" w:id="0">
    <w:p w14:paraId="11A2C440" w14:textId="77777777" w:rsidR="0004638E" w:rsidRDefault="0004638E"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2"/>
  </w:num>
  <w:num w:numId="3" w16cid:durableId="1904295687">
    <w:abstractNumId w:val="1"/>
  </w:num>
  <w:num w:numId="4" w16cid:durableId="6702537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78BF69D9-6F0A-4605-A957-EA9081C8D70F}"/>
    <w:docVar w:name="dgnword-eventsink" w:val="399190912"/>
  </w:docVars>
  <w:rsids>
    <w:rsidRoot w:val="00A96604"/>
    <w:rsid w:val="000011A0"/>
    <w:rsid w:val="00001F06"/>
    <w:rsid w:val="00012BDF"/>
    <w:rsid w:val="00015CA7"/>
    <w:rsid w:val="00017490"/>
    <w:rsid w:val="000255CA"/>
    <w:rsid w:val="00033BD2"/>
    <w:rsid w:val="0003769F"/>
    <w:rsid w:val="000423DE"/>
    <w:rsid w:val="0004638E"/>
    <w:rsid w:val="000477FE"/>
    <w:rsid w:val="00056827"/>
    <w:rsid w:val="0007197A"/>
    <w:rsid w:val="00084F5A"/>
    <w:rsid w:val="000912E0"/>
    <w:rsid w:val="00091A77"/>
    <w:rsid w:val="00097627"/>
    <w:rsid w:val="000A0E92"/>
    <w:rsid w:val="000A541B"/>
    <w:rsid w:val="000B73BD"/>
    <w:rsid w:val="000C3AA3"/>
    <w:rsid w:val="000C6B78"/>
    <w:rsid w:val="000E1B94"/>
    <w:rsid w:val="00105D2E"/>
    <w:rsid w:val="001228BD"/>
    <w:rsid w:val="00127277"/>
    <w:rsid w:val="001411EA"/>
    <w:rsid w:val="00142FE4"/>
    <w:rsid w:val="00147CB4"/>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22A46"/>
    <w:rsid w:val="002232B3"/>
    <w:rsid w:val="00235766"/>
    <w:rsid w:val="00240BF5"/>
    <w:rsid w:val="00243C18"/>
    <w:rsid w:val="0026406F"/>
    <w:rsid w:val="002663EE"/>
    <w:rsid w:val="00274FDB"/>
    <w:rsid w:val="00283898"/>
    <w:rsid w:val="002909C1"/>
    <w:rsid w:val="00294CAE"/>
    <w:rsid w:val="002A19E3"/>
    <w:rsid w:val="002A5B64"/>
    <w:rsid w:val="002B10C8"/>
    <w:rsid w:val="002D2DEC"/>
    <w:rsid w:val="002D3143"/>
    <w:rsid w:val="002D3CE9"/>
    <w:rsid w:val="003017B1"/>
    <w:rsid w:val="00301B30"/>
    <w:rsid w:val="00323235"/>
    <w:rsid w:val="00324463"/>
    <w:rsid w:val="00362AD8"/>
    <w:rsid w:val="00370C80"/>
    <w:rsid w:val="003851AE"/>
    <w:rsid w:val="003956A4"/>
    <w:rsid w:val="003B5636"/>
    <w:rsid w:val="003C4EBF"/>
    <w:rsid w:val="003C6DD7"/>
    <w:rsid w:val="003D24BC"/>
    <w:rsid w:val="003D26BF"/>
    <w:rsid w:val="003F3E04"/>
    <w:rsid w:val="003F5EEF"/>
    <w:rsid w:val="003F6709"/>
    <w:rsid w:val="0042041E"/>
    <w:rsid w:val="004277AD"/>
    <w:rsid w:val="00432975"/>
    <w:rsid w:val="0044530F"/>
    <w:rsid w:val="00446BD8"/>
    <w:rsid w:val="00451C9E"/>
    <w:rsid w:val="00456F0D"/>
    <w:rsid w:val="004615FB"/>
    <w:rsid w:val="00464C80"/>
    <w:rsid w:val="0047564F"/>
    <w:rsid w:val="004800F2"/>
    <w:rsid w:val="00492C4D"/>
    <w:rsid w:val="004A6406"/>
    <w:rsid w:val="004B4560"/>
    <w:rsid w:val="004C5635"/>
    <w:rsid w:val="004C5EFA"/>
    <w:rsid w:val="004D017C"/>
    <w:rsid w:val="004E4EC1"/>
    <w:rsid w:val="004F5B71"/>
    <w:rsid w:val="004F742B"/>
    <w:rsid w:val="00501BEA"/>
    <w:rsid w:val="00504E80"/>
    <w:rsid w:val="005064C9"/>
    <w:rsid w:val="0051709F"/>
    <w:rsid w:val="00537027"/>
    <w:rsid w:val="0053720E"/>
    <w:rsid w:val="0054671E"/>
    <w:rsid w:val="00563AAF"/>
    <w:rsid w:val="0057034B"/>
    <w:rsid w:val="00581746"/>
    <w:rsid w:val="005A44C1"/>
    <w:rsid w:val="005A59C9"/>
    <w:rsid w:val="005A735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B2F31"/>
    <w:rsid w:val="006C50A9"/>
    <w:rsid w:val="006D7FAD"/>
    <w:rsid w:val="006E05A4"/>
    <w:rsid w:val="006E338C"/>
    <w:rsid w:val="006E54B9"/>
    <w:rsid w:val="00720AF8"/>
    <w:rsid w:val="00736A17"/>
    <w:rsid w:val="007439D7"/>
    <w:rsid w:val="007457DB"/>
    <w:rsid w:val="007606A1"/>
    <w:rsid w:val="007660F8"/>
    <w:rsid w:val="00782B0E"/>
    <w:rsid w:val="0078557C"/>
    <w:rsid w:val="00791FC3"/>
    <w:rsid w:val="007931A4"/>
    <w:rsid w:val="007933AB"/>
    <w:rsid w:val="00797EBF"/>
    <w:rsid w:val="007A2AA9"/>
    <w:rsid w:val="007B0B89"/>
    <w:rsid w:val="007C0BFD"/>
    <w:rsid w:val="007C6931"/>
    <w:rsid w:val="007D168F"/>
    <w:rsid w:val="007D77EC"/>
    <w:rsid w:val="007E5AF0"/>
    <w:rsid w:val="007F2C93"/>
    <w:rsid w:val="007F37A9"/>
    <w:rsid w:val="007F5CCF"/>
    <w:rsid w:val="007F7989"/>
    <w:rsid w:val="00812088"/>
    <w:rsid w:val="00815362"/>
    <w:rsid w:val="008253F0"/>
    <w:rsid w:val="008325E3"/>
    <w:rsid w:val="0083593D"/>
    <w:rsid w:val="008457B5"/>
    <w:rsid w:val="0084787B"/>
    <w:rsid w:val="00857689"/>
    <w:rsid w:val="00862435"/>
    <w:rsid w:val="0086599A"/>
    <w:rsid w:val="0087183F"/>
    <w:rsid w:val="00880562"/>
    <w:rsid w:val="00881CB5"/>
    <w:rsid w:val="008A4B99"/>
    <w:rsid w:val="008B757B"/>
    <w:rsid w:val="008D0951"/>
    <w:rsid w:val="008D0A23"/>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6945"/>
    <w:rsid w:val="009F76FD"/>
    <w:rsid w:val="009F7DF1"/>
    <w:rsid w:val="00A006CC"/>
    <w:rsid w:val="00A15D71"/>
    <w:rsid w:val="00A16029"/>
    <w:rsid w:val="00A174DE"/>
    <w:rsid w:val="00A2156A"/>
    <w:rsid w:val="00A27069"/>
    <w:rsid w:val="00A4435E"/>
    <w:rsid w:val="00A80609"/>
    <w:rsid w:val="00A96604"/>
    <w:rsid w:val="00AA4BB3"/>
    <w:rsid w:val="00AB13DA"/>
    <w:rsid w:val="00AB19BA"/>
    <w:rsid w:val="00AB323A"/>
    <w:rsid w:val="00AB3B0E"/>
    <w:rsid w:val="00AB7AB4"/>
    <w:rsid w:val="00AD6999"/>
    <w:rsid w:val="00AD7BCD"/>
    <w:rsid w:val="00B10986"/>
    <w:rsid w:val="00B13C0C"/>
    <w:rsid w:val="00B14B8A"/>
    <w:rsid w:val="00B16961"/>
    <w:rsid w:val="00B171FD"/>
    <w:rsid w:val="00B17B61"/>
    <w:rsid w:val="00B17DBC"/>
    <w:rsid w:val="00B242CD"/>
    <w:rsid w:val="00B27F81"/>
    <w:rsid w:val="00B326AC"/>
    <w:rsid w:val="00B373E4"/>
    <w:rsid w:val="00B4629E"/>
    <w:rsid w:val="00B5569C"/>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D56F6"/>
    <w:rsid w:val="00BD6D49"/>
    <w:rsid w:val="00BD7FE5"/>
    <w:rsid w:val="00BE624C"/>
    <w:rsid w:val="00C023E2"/>
    <w:rsid w:val="00C02E20"/>
    <w:rsid w:val="00C1419F"/>
    <w:rsid w:val="00C205B0"/>
    <w:rsid w:val="00C22403"/>
    <w:rsid w:val="00C30329"/>
    <w:rsid w:val="00C31BCF"/>
    <w:rsid w:val="00C32DE8"/>
    <w:rsid w:val="00C35844"/>
    <w:rsid w:val="00C36462"/>
    <w:rsid w:val="00C401CE"/>
    <w:rsid w:val="00C44700"/>
    <w:rsid w:val="00C60C78"/>
    <w:rsid w:val="00C6365D"/>
    <w:rsid w:val="00C667C5"/>
    <w:rsid w:val="00C66C40"/>
    <w:rsid w:val="00C7165F"/>
    <w:rsid w:val="00C75B30"/>
    <w:rsid w:val="00C8456D"/>
    <w:rsid w:val="00CA251C"/>
    <w:rsid w:val="00CA30B8"/>
    <w:rsid w:val="00CA3788"/>
    <w:rsid w:val="00CB6801"/>
    <w:rsid w:val="00CD64FE"/>
    <w:rsid w:val="00CD6906"/>
    <w:rsid w:val="00CE027D"/>
    <w:rsid w:val="00CF4940"/>
    <w:rsid w:val="00CF4AD8"/>
    <w:rsid w:val="00CF5CC5"/>
    <w:rsid w:val="00D04E93"/>
    <w:rsid w:val="00D10E62"/>
    <w:rsid w:val="00D24283"/>
    <w:rsid w:val="00D26AC7"/>
    <w:rsid w:val="00D27CC5"/>
    <w:rsid w:val="00D3131F"/>
    <w:rsid w:val="00D3485B"/>
    <w:rsid w:val="00D36CF4"/>
    <w:rsid w:val="00D43C64"/>
    <w:rsid w:val="00D622F4"/>
    <w:rsid w:val="00D633A6"/>
    <w:rsid w:val="00D75250"/>
    <w:rsid w:val="00D82253"/>
    <w:rsid w:val="00D86C69"/>
    <w:rsid w:val="00DA6596"/>
    <w:rsid w:val="00DB6F67"/>
    <w:rsid w:val="00DC2EBB"/>
    <w:rsid w:val="00DC4CAE"/>
    <w:rsid w:val="00DE179C"/>
    <w:rsid w:val="00DF3788"/>
    <w:rsid w:val="00DF5C63"/>
    <w:rsid w:val="00DF7ACF"/>
    <w:rsid w:val="00E0269E"/>
    <w:rsid w:val="00E03E9C"/>
    <w:rsid w:val="00E0566A"/>
    <w:rsid w:val="00E125E8"/>
    <w:rsid w:val="00E2529A"/>
    <w:rsid w:val="00E31D27"/>
    <w:rsid w:val="00E34420"/>
    <w:rsid w:val="00E376C7"/>
    <w:rsid w:val="00E521C1"/>
    <w:rsid w:val="00E63691"/>
    <w:rsid w:val="00E7779D"/>
    <w:rsid w:val="00E875DA"/>
    <w:rsid w:val="00E96E16"/>
    <w:rsid w:val="00EA1224"/>
    <w:rsid w:val="00EC4225"/>
    <w:rsid w:val="00EC4291"/>
    <w:rsid w:val="00EC5736"/>
    <w:rsid w:val="00EC7796"/>
    <w:rsid w:val="00EE5EA4"/>
    <w:rsid w:val="00EE7197"/>
    <w:rsid w:val="00F146E8"/>
    <w:rsid w:val="00F152EA"/>
    <w:rsid w:val="00F2622A"/>
    <w:rsid w:val="00F30F05"/>
    <w:rsid w:val="00F42512"/>
    <w:rsid w:val="00F445BC"/>
    <w:rsid w:val="00F46461"/>
    <w:rsid w:val="00F57A8B"/>
    <w:rsid w:val="00F67099"/>
    <w:rsid w:val="00F7138C"/>
    <w:rsid w:val="00F76864"/>
    <w:rsid w:val="00F873C7"/>
    <w:rsid w:val="00FA06A6"/>
    <w:rsid w:val="00FA4AF9"/>
    <w:rsid w:val="00FB565D"/>
    <w:rsid w:val="00FC5BFF"/>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94</TotalTime>
  <Pages>14</Pages>
  <Words>19560</Words>
  <Characters>11149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57</cp:revision>
  <dcterms:created xsi:type="dcterms:W3CDTF">2022-02-22T17:33:00Z</dcterms:created>
  <dcterms:modified xsi:type="dcterms:W3CDTF">2022-12-1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wDb054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